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697FDC" w14:paraId="672A6659" w14:textId="77777777" w:rsidTr="005B5EBF">
        <w:trPr>
          <w:trHeight w:val="67"/>
        </w:trPr>
        <w:tc>
          <w:tcPr>
            <w:tcW w:w="11785" w:type="dxa"/>
          </w:tcPr>
          <w:p w14:paraId="38E369E5" w14:textId="209EBD78" w:rsidR="00D41940" w:rsidRPr="004D467D" w:rsidRDefault="00D55D1F"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r>
              <w:rPr>
                <w:rFonts w:ascii="Times New Roman" w:hAnsi="Times New Roman" w:cs="Times New Roman"/>
                <w:b/>
                <w:sz w:val="30"/>
                <w:szCs w:val="30"/>
                <w:lang w:val="de-DE"/>
              </w:rPr>
              <w:t xml:space="preserve"> </w:t>
            </w:r>
            <w:proofErr w:type="spellStart"/>
            <w:r w:rsidR="00B55AA1" w:rsidRPr="004D467D">
              <w:rPr>
                <w:rFonts w:ascii="Times New Roman" w:hAnsi="Times New Roman" w:cs="Times New Roman"/>
                <w:b/>
                <w:sz w:val="30"/>
                <w:szCs w:val="30"/>
                <w:lang w:val="de-DE"/>
              </w:rPr>
              <w:t>DeNpKongru</w:t>
            </w:r>
            <w:proofErr w:type="spellEnd"/>
            <w:r w:rsidR="00B55AA1"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697FDC"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93"/>
        <w:gridCol w:w="446"/>
        <w:gridCol w:w="1343"/>
        <w:gridCol w:w="277"/>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697FDC"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697FDC"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697FDC"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697FDC"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2263"/>
        <w:gridCol w:w="993"/>
        <w:gridCol w:w="1097"/>
      </w:tblGrid>
      <w:tr w:rsidR="00FC738C" w:rsidRPr="004D467D" w14:paraId="1A1D42CA" w14:textId="77777777" w:rsidTr="00D55D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CFC9E3" w14:textId="42B140AE" w:rsidR="000E7526" w:rsidRPr="004D467D" w:rsidRDefault="000E7526" w:rsidP="00D55D1F">
            <w:pPr>
              <w:pStyle w:val="ACLTextFirstLine"/>
              <w:jc w:val="left"/>
              <w:rPr>
                <w:lang w:val="de-DE"/>
              </w:rPr>
            </w:pPr>
            <w:r w:rsidRPr="004D467D">
              <w:rPr>
                <w:lang w:val="de-DE"/>
              </w:rPr>
              <w:t>Arten</w:t>
            </w:r>
          </w:p>
        </w:tc>
        <w:tc>
          <w:tcPr>
            <w:tcW w:w="993" w:type="dxa"/>
          </w:tcPr>
          <w:p w14:paraId="1A80C2A3" w14:textId="30FCB5C3"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Wahr</w:t>
            </w:r>
          </w:p>
        </w:tc>
        <w:tc>
          <w:tcPr>
            <w:tcW w:w="1097" w:type="dxa"/>
          </w:tcPr>
          <w:p w14:paraId="58B7B165" w14:textId="7B1A5B16"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Falsch</w:t>
            </w:r>
          </w:p>
        </w:tc>
      </w:tr>
      <w:tr w:rsidR="00FC738C" w:rsidRPr="004D467D" w14:paraId="1B4A3765"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6F9803B7" w14:textId="13C97367" w:rsidR="00C63085" w:rsidRPr="004D467D" w:rsidRDefault="00C63085" w:rsidP="00D55D1F">
            <w:pPr>
              <w:pStyle w:val="ACLTextFirstLine"/>
              <w:jc w:val="left"/>
            </w:pPr>
            <w:r w:rsidRPr="004D467D">
              <w:rPr>
                <w:lang w:val="de-DE"/>
              </w:rPr>
              <w:t>ART</w:t>
            </w:r>
          </w:p>
        </w:tc>
        <w:tc>
          <w:tcPr>
            <w:tcW w:w="993" w:type="dxa"/>
          </w:tcPr>
          <w:p w14:paraId="35D3767F"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93BCC3A" w14:textId="325CF6A2" w:rsidR="00C63085" w:rsidRPr="004D467D" w:rsidRDefault="00C63085" w:rsidP="00D55D1F">
            <w:pPr>
              <w:pStyle w:val="ACLTextFirstLine"/>
              <w:jc w:val="left"/>
              <w:rPr>
                <w:lang w:val="de-DE"/>
              </w:rPr>
            </w:pPr>
            <w:r w:rsidRPr="004D467D">
              <w:rPr>
                <w:lang w:val="de-DE"/>
              </w:rPr>
              <w:t>PREP</w:t>
            </w:r>
          </w:p>
        </w:tc>
        <w:tc>
          <w:tcPr>
            <w:tcW w:w="993" w:type="dxa"/>
          </w:tcPr>
          <w:p w14:paraId="561678D4"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BAD973" w14:textId="336E71E1" w:rsidR="00C63085" w:rsidRPr="004D467D" w:rsidRDefault="00C63085" w:rsidP="00D55D1F">
            <w:pPr>
              <w:pStyle w:val="ACLTextFirstLine"/>
              <w:jc w:val="left"/>
              <w:rPr>
                <w:lang w:val="de-DE"/>
              </w:rPr>
            </w:pPr>
            <w:r w:rsidRPr="004D467D">
              <w:rPr>
                <w:lang w:val="de-DE"/>
              </w:rPr>
              <w:t>Rechtschreibfehler</w:t>
            </w:r>
          </w:p>
        </w:tc>
        <w:tc>
          <w:tcPr>
            <w:tcW w:w="993" w:type="dxa"/>
          </w:tcPr>
          <w:p w14:paraId="4334EDFD"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5A2559CF" w14:textId="2F139417" w:rsidR="00C63085" w:rsidRPr="004D467D" w:rsidRDefault="00C63085" w:rsidP="00D55D1F">
            <w:pPr>
              <w:pStyle w:val="ACLTextFirstLine"/>
              <w:jc w:val="left"/>
              <w:rPr>
                <w:lang w:val="de-DE"/>
              </w:rPr>
            </w:pPr>
            <w:r w:rsidRPr="004D467D">
              <w:rPr>
                <w:lang w:val="de-DE"/>
              </w:rPr>
              <w:t>Eigennamen</w:t>
            </w:r>
          </w:p>
        </w:tc>
        <w:tc>
          <w:tcPr>
            <w:tcW w:w="993" w:type="dxa"/>
          </w:tcPr>
          <w:p w14:paraId="65F3474B"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06F93E9" w14:textId="1D24F78C" w:rsidR="00C63085" w:rsidRPr="004D467D" w:rsidRDefault="00C63085" w:rsidP="00D55D1F">
            <w:pPr>
              <w:pStyle w:val="ACLTextFirstLine"/>
              <w:jc w:val="left"/>
              <w:rPr>
                <w:lang w:val="de-DE"/>
              </w:rPr>
            </w:pPr>
            <w:r w:rsidRPr="004D467D">
              <w:rPr>
                <w:lang w:val="de-DE"/>
              </w:rPr>
              <w:t>Redewendungen</w:t>
            </w:r>
          </w:p>
        </w:tc>
        <w:tc>
          <w:tcPr>
            <w:tcW w:w="993" w:type="dxa"/>
          </w:tcPr>
          <w:p w14:paraId="538A06B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D59AD5" w14:textId="6E702481" w:rsidR="00B576FF" w:rsidRPr="004D467D" w:rsidRDefault="00B576FF" w:rsidP="00D55D1F">
            <w:pPr>
              <w:pStyle w:val="ACLTextFirstLine"/>
              <w:jc w:val="left"/>
              <w:rPr>
                <w:lang w:val="de-DE"/>
              </w:rPr>
            </w:pPr>
            <w:r w:rsidRPr="004D467D">
              <w:rPr>
                <w:lang w:val="de-DE"/>
              </w:rPr>
              <w:t>Unbekannt</w:t>
            </w:r>
          </w:p>
        </w:tc>
        <w:tc>
          <w:tcPr>
            <w:tcW w:w="993" w:type="dxa"/>
          </w:tcPr>
          <w:p w14:paraId="45A1BF9C" w14:textId="6DBEF2F0"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697FDC"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697FDC"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697FDC"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697FDC"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697FDC"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697FDC"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697FDC"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312FBCCC"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77A015F8" w14:textId="77777777" w:rsidR="004414E7" w:rsidRPr="004D467D" w:rsidRDefault="004414E7" w:rsidP="00D420B0">
            <w:pPr>
              <w:pStyle w:val="ACLText"/>
              <w:rPr>
                <w:lang w:val="de-DE"/>
              </w:rPr>
            </w:pPr>
          </w:p>
        </w:tc>
        <w:tc>
          <w:tcPr>
            <w:tcW w:w="481" w:type="dxa"/>
          </w:tcPr>
          <w:p w14:paraId="5377B78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32C8168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4113F44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58F4872"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54DB128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7362D26E"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4187A01C"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F6ABB19" w14:textId="77777777" w:rsidR="004414E7" w:rsidRPr="004D467D" w:rsidRDefault="004414E7" w:rsidP="00D420B0">
            <w:pPr>
              <w:pStyle w:val="ACLText"/>
              <w:rPr>
                <w:lang w:val="de-DE"/>
              </w:rPr>
            </w:pPr>
            <w:r>
              <w:rPr>
                <w:lang w:val="de-DE"/>
              </w:rPr>
              <w:t>English</w:t>
            </w:r>
          </w:p>
        </w:tc>
        <w:tc>
          <w:tcPr>
            <w:tcW w:w="481" w:type="dxa"/>
          </w:tcPr>
          <w:p w14:paraId="0C987185"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4F47C11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EC6D3DE"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7CBA9694"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D2FAF0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495AF577"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r w:rsidR="004414E7" w:rsidRPr="004D467D" w14:paraId="4687542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B162FC3" w14:textId="77777777" w:rsidR="004414E7" w:rsidRPr="004D467D" w:rsidRDefault="004414E7" w:rsidP="00D420B0">
            <w:pPr>
              <w:pStyle w:val="ACLText"/>
              <w:rPr>
                <w:lang w:val="de-DE"/>
              </w:rPr>
            </w:pPr>
            <w:r w:rsidRPr="004D467D">
              <w:rPr>
                <w:lang w:val="de-DE"/>
              </w:rPr>
              <w:t>French</w:t>
            </w:r>
          </w:p>
        </w:tc>
        <w:tc>
          <w:tcPr>
            <w:tcW w:w="481" w:type="dxa"/>
          </w:tcPr>
          <w:p w14:paraId="6D32FA4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57B900C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F5F19D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2E7062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287E62F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3A89C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4414E7" w:rsidRPr="004D467D" w14:paraId="13E1BC47"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B51F1C" w14:textId="77777777" w:rsidR="004414E7" w:rsidRPr="004D467D" w:rsidRDefault="004414E7" w:rsidP="00D420B0">
            <w:pPr>
              <w:pStyle w:val="ACLText"/>
              <w:rPr>
                <w:lang w:val="de-DE"/>
              </w:rPr>
            </w:pPr>
            <w:r>
              <w:rPr>
                <w:lang w:val="de-DE"/>
              </w:rPr>
              <w:t>Gesamt</w:t>
            </w:r>
          </w:p>
        </w:tc>
        <w:tc>
          <w:tcPr>
            <w:tcW w:w="481" w:type="dxa"/>
          </w:tcPr>
          <w:p w14:paraId="4F774A11" w14:textId="70005132"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0</w:t>
            </w:r>
          </w:p>
        </w:tc>
        <w:tc>
          <w:tcPr>
            <w:tcW w:w="481" w:type="dxa"/>
          </w:tcPr>
          <w:p w14:paraId="2E61404C" w14:textId="5737D7CF"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63EC8072" w14:textId="1CD8CA38"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c>
          <w:tcPr>
            <w:tcW w:w="507" w:type="dxa"/>
          </w:tcPr>
          <w:p w14:paraId="03087148" w14:textId="7D72B52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8</w:t>
            </w:r>
          </w:p>
        </w:tc>
        <w:tc>
          <w:tcPr>
            <w:tcW w:w="515" w:type="dxa"/>
          </w:tcPr>
          <w:p w14:paraId="75EE7ECA" w14:textId="440B3B3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2</w:t>
            </w:r>
          </w:p>
        </w:tc>
        <w:tc>
          <w:tcPr>
            <w:tcW w:w="925" w:type="dxa"/>
          </w:tcPr>
          <w:p w14:paraId="59830EF5" w14:textId="3817070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5</w:t>
            </w:r>
          </w:p>
        </w:tc>
      </w:tr>
    </w:tbl>
    <w:p w14:paraId="174EB8DE" w14:textId="77777777" w:rsidR="00A7564C" w:rsidRDefault="00A7564C" w:rsidP="00D1419E">
      <w:pPr>
        <w:pStyle w:val="ACLTextFirstLine"/>
        <w:rPr>
          <w:lang w:val="de-DE"/>
        </w:rPr>
      </w:pPr>
    </w:p>
    <w:p w14:paraId="5B786A9D" w14:textId="34FE3547"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05B3490E" w:rsidR="005F411D" w:rsidRDefault="005F411D" w:rsidP="006F2ACA">
      <w:pPr>
        <w:pStyle w:val="ACLTextFirstLine"/>
        <w:ind w:firstLine="0"/>
        <w:rPr>
          <w:lang w:val="de-DE"/>
        </w:rPr>
      </w:pPr>
    </w:p>
    <w:p w14:paraId="51827E9B" w14:textId="77777777" w:rsidR="00A7564C" w:rsidRDefault="00A7564C" w:rsidP="006F2ACA">
      <w:pPr>
        <w:pStyle w:val="ACLTextFirstLine"/>
        <w:ind w:firstLine="0"/>
        <w:rPr>
          <w:lang w:val="de-DE"/>
        </w:rPr>
      </w:pPr>
    </w:p>
    <w:p w14:paraId="2AAC34F6" w14:textId="77777777" w:rsidR="00A7564C" w:rsidRDefault="00A7564C" w:rsidP="006F2ACA">
      <w:pPr>
        <w:pStyle w:val="ACLTextFirstLine"/>
        <w:ind w:firstLine="0"/>
        <w:rPr>
          <w:lang w:val="de-DE"/>
        </w:rPr>
      </w:pPr>
    </w:p>
    <w:p w14:paraId="4A5D6F27" w14:textId="77777777" w:rsidR="00A7564C" w:rsidRDefault="00A7564C" w:rsidP="006F2ACA">
      <w:pPr>
        <w:pStyle w:val="ACLTextFirstLine"/>
        <w:ind w:firstLine="0"/>
        <w:rPr>
          <w:lang w:val="de-DE"/>
        </w:rPr>
      </w:pPr>
    </w:p>
    <w:p w14:paraId="6819DDCF" w14:textId="77777777" w:rsidR="00A7564C" w:rsidRDefault="00A7564C" w:rsidP="006F2ACA">
      <w:pPr>
        <w:pStyle w:val="ACLTextFirstLine"/>
        <w:ind w:firstLine="0"/>
        <w:rPr>
          <w:lang w:val="de-DE"/>
        </w:rPr>
      </w:pPr>
    </w:p>
    <w:p w14:paraId="36BD8037" w14:textId="77777777" w:rsidR="00A7564C" w:rsidRDefault="00A7564C" w:rsidP="006F2ACA">
      <w:pPr>
        <w:pStyle w:val="ACLTextFirstLine"/>
        <w:ind w:firstLine="0"/>
        <w:rPr>
          <w:lang w:val="de-DE"/>
        </w:rPr>
      </w:pPr>
    </w:p>
    <w:p w14:paraId="76639B21" w14:textId="77777777" w:rsidR="00A7564C" w:rsidRDefault="00A7564C" w:rsidP="006F2ACA">
      <w:pPr>
        <w:pStyle w:val="ACLTextFirstLine"/>
        <w:ind w:firstLine="0"/>
        <w:rPr>
          <w:lang w:val="de-DE"/>
        </w:rPr>
      </w:pPr>
    </w:p>
    <w:p w14:paraId="3C261230" w14:textId="77777777" w:rsidR="00A7564C" w:rsidRDefault="00A7564C" w:rsidP="006F2ACA">
      <w:pPr>
        <w:pStyle w:val="ACLTextFirstLine"/>
        <w:ind w:firstLine="0"/>
        <w:rPr>
          <w:lang w:val="de-DE"/>
        </w:rPr>
      </w:pPr>
    </w:p>
    <w:p w14:paraId="2D410133" w14:textId="77777777" w:rsidR="00A7564C" w:rsidRDefault="00A7564C" w:rsidP="006F2ACA">
      <w:pPr>
        <w:pStyle w:val="ACLTextFirstLine"/>
        <w:ind w:firstLine="0"/>
        <w:rPr>
          <w:lang w:val="de-DE"/>
        </w:rPr>
      </w:pPr>
    </w:p>
    <w:p w14:paraId="407A9D28" w14:textId="77777777" w:rsidR="00A7564C" w:rsidRDefault="00A7564C" w:rsidP="006F2ACA">
      <w:pPr>
        <w:pStyle w:val="ACLTextFirstLine"/>
        <w:ind w:firstLine="0"/>
        <w:rPr>
          <w:lang w:val="de-DE"/>
        </w:rPr>
      </w:pPr>
    </w:p>
    <w:p w14:paraId="07A49A81" w14:textId="77777777" w:rsidR="00A7564C" w:rsidRDefault="00A7564C" w:rsidP="006F2ACA">
      <w:pPr>
        <w:pStyle w:val="ACLTextFirstLine"/>
        <w:ind w:firstLine="0"/>
        <w:rPr>
          <w:lang w:val="de-DE"/>
        </w:rPr>
      </w:pPr>
    </w:p>
    <w:p w14:paraId="239C449D" w14:textId="77777777" w:rsidR="00A7564C" w:rsidRDefault="00A7564C" w:rsidP="006F2ACA">
      <w:pPr>
        <w:pStyle w:val="ACLTextFirstLine"/>
        <w:ind w:firstLine="0"/>
        <w:rPr>
          <w:lang w:val="de-DE"/>
        </w:rPr>
      </w:pPr>
    </w:p>
    <w:p w14:paraId="6C5714E2" w14:textId="77777777" w:rsidR="00A7564C" w:rsidRDefault="00A7564C" w:rsidP="006F2ACA">
      <w:pPr>
        <w:pStyle w:val="ACLTextFirstLine"/>
        <w:ind w:firstLine="0"/>
        <w:rPr>
          <w:lang w:val="de-DE"/>
        </w:rPr>
      </w:pPr>
    </w:p>
    <w:p w14:paraId="333C1E48" w14:textId="77777777" w:rsidR="00A7564C" w:rsidRPr="004D467D" w:rsidRDefault="00A7564C"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6D5C2F" w:rsidRPr="004D467D" w14:paraId="023ADB3B" w14:textId="77777777" w:rsidTr="00A75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55F27E8B" w14:textId="77777777" w:rsidR="006D5C2F" w:rsidRPr="004D467D" w:rsidRDefault="006D5C2F" w:rsidP="007020BB">
            <w:pPr>
              <w:pStyle w:val="ACLText"/>
              <w:rPr>
                <w:lang w:val="de-DE"/>
              </w:rPr>
            </w:pPr>
          </w:p>
        </w:tc>
        <w:tc>
          <w:tcPr>
            <w:tcW w:w="481"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A7564C" w:rsidRPr="004D467D" w14:paraId="2E63EC13"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26F90D2C" w14:textId="71DEAB5B" w:rsidR="00A7564C" w:rsidRPr="004D467D" w:rsidRDefault="00A7564C" w:rsidP="00A7564C">
            <w:pPr>
              <w:pStyle w:val="ACLText"/>
              <w:rPr>
                <w:lang w:val="de-DE"/>
              </w:rPr>
            </w:pPr>
            <w:r>
              <w:rPr>
                <w:lang w:val="de-DE"/>
              </w:rPr>
              <w:t>English</w:t>
            </w:r>
          </w:p>
        </w:tc>
        <w:tc>
          <w:tcPr>
            <w:tcW w:w="481" w:type="dxa"/>
          </w:tcPr>
          <w:p w14:paraId="3B7B274E" w14:textId="0907FCB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481" w:type="dxa"/>
          </w:tcPr>
          <w:p w14:paraId="7E9FAF67" w14:textId="03A4EDB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F18FAFA" w14:textId="4A13CAF1"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07" w:type="dxa"/>
          </w:tcPr>
          <w:p w14:paraId="0C612CB4" w14:textId="274BDE42" w:rsidR="00A7564C" w:rsidRPr="004D467D" w:rsidRDefault="00C66418"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15" w:type="dxa"/>
          </w:tcPr>
          <w:p w14:paraId="06FCADBE" w14:textId="4FE1250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26A1F5EA" w14:textId="5834128F"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23</w:t>
            </w:r>
          </w:p>
        </w:tc>
      </w:tr>
      <w:tr w:rsidR="00A7564C" w:rsidRPr="004D467D" w14:paraId="7868E14A"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4A64551E" w14:textId="555304B5" w:rsidR="00A7564C" w:rsidRPr="004D467D" w:rsidRDefault="00A7564C" w:rsidP="00A7564C">
            <w:pPr>
              <w:pStyle w:val="ACLText"/>
              <w:rPr>
                <w:lang w:val="de-DE"/>
              </w:rPr>
            </w:pPr>
            <w:r w:rsidRPr="004D467D">
              <w:rPr>
                <w:lang w:val="de-DE"/>
              </w:rPr>
              <w:t>French</w:t>
            </w:r>
          </w:p>
        </w:tc>
        <w:tc>
          <w:tcPr>
            <w:tcW w:w="481" w:type="dxa"/>
          </w:tcPr>
          <w:p w14:paraId="06222CEE" w14:textId="16E2318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68224F72" w14:textId="0E852FC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074EAFF8" w14:textId="0214C87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70C1719E" w14:textId="249A447F" w:rsidR="00A7564C" w:rsidRPr="004D467D" w:rsidRDefault="00A7564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4830A0E6" w14:textId="2C6314A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0C9983FB" w14:textId="54C21127"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18</w:t>
            </w:r>
          </w:p>
        </w:tc>
      </w:tr>
      <w:tr w:rsidR="004414E7" w:rsidRPr="004D467D" w14:paraId="189FEC36"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197867C9" w14:textId="57B50D8E" w:rsidR="004414E7" w:rsidRPr="004D467D" w:rsidRDefault="004414E7" w:rsidP="00A7564C">
            <w:pPr>
              <w:pStyle w:val="ACLText"/>
              <w:rPr>
                <w:lang w:val="de-DE"/>
              </w:rPr>
            </w:pPr>
            <w:r>
              <w:rPr>
                <w:lang w:val="de-DE"/>
              </w:rPr>
              <w:t>Gesamt</w:t>
            </w:r>
          </w:p>
        </w:tc>
        <w:tc>
          <w:tcPr>
            <w:tcW w:w="481" w:type="dxa"/>
          </w:tcPr>
          <w:p w14:paraId="3B3236FA" w14:textId="3BD54BA2"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1073EE10" w14:textId="00C35AC0"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A809C1A" w14:textId="27C3D765"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42F16571" w14:textId="20F4A4CC"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41CD6B47" w14:textId="1387EEA2"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00996AB9" w14:textId="477538FE"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r w:rsidR="001741EE">
              <w:rPr>
                <w:lang w:val="de-DE"/>
              </w:rPr>
              <w:t>1</w:t>
            </w:r>
          </w:p>
        </w:tc>
      </w:tr>
    </w:tbl>
    <w:p w14:paraId="22D16341" w14:textId="77777777" w:rsidR="001D6FB8" w:rsidRPr="004D467D" w:rsidRDefault="001D6FB8" w:rsidP="00C12378">
      <w:pPr>
        <w:pStyle w:val="ACLTextFirstLine"/>
        <w:ind w:firstLine="0"/>
        <w:rPr>
          <w:lang w:val="de-DE"/>
        </w:rPr>
      </w:pPr>
    </w:p>
    <w:p w14:paraId="1F3E9EA4" w14:textId="109C30E7" w:rsidR="00D1419E" w:rsidRDefault="00D1419E" w:rsidP="00D1419E">
      <w:pPr>
        <w:pStyle w:val="ACLTextFirstLine"/>
        <w:rPr>
          <w:lang w:val="de-DE"/>
        </w:rPr>
      </w:pPr>
    </w:p>
    <w:p w14:paraId="2F2CC5C8" w14:textId="77777777" w:rsidR="006301FB" w:rsidRDefault="006301FB" w:rsidP="00D1419E">
      <w:pPr>
        <w:pStyle w:val="ACLTextFirstLine"/>
        <w:rPr>
          <w:lang w:val="de-DE"/>
        </w:rPr>
      </w:pPr>
    </w:p>
    <w:p w14:paraId="66387EE7" w14:textId="77777777" w:rsidR="006301FB" w:rsidRPr="004D467D" w:rsidRDefault="006301FB" w:rsidP="00D1419E">
      <w:pPr>
        <w:pStyle w:val="ACLTextFirstLine"/>
        <w:rPr>
          <w:lang w:val="de-DE"/>
        </w:rPr>
      </w:pPr>
    </w:p>
    <w:p w14:paraId="1E4C80BD" w14:textId="77777777" w:rsidR="00C12378" w:rsidRDefault="00C12378" w:rsidP="00CD15B1">
      <w:pPr>
        <w:pStyle w:val="ACLReferencesHeader"/>
        <w:rPr>
          <w:lang w:val="de-DE"/>
        </w:rPr>
      </w:pPr>
    </w:p>
    <w:p w14:paraId="50330140" w14:textId="4DC72A52" w:rsidR="004414E7" w:rsidRDefault="004414E7" w:rsidP="004414E7">
      <w:pPr>
        <w:pStyle w:val="ACLSubsection"/>
        <w:rPr>
          <w:lang w:val="de-DE"/>
        </w:rPr>
      </w:pPr>
      <w:r>
        <w:rPr>
          <w:lang w:val="de-DE"/>
        </w:rPr>
        <w:t>Testphase</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2B21F124"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65343CE5" w14:textId="77777777" w:rsidR="004414E7" w:rsidRPr="004D467D" w:rsidRDefault="004414E7" w:rsidP="00D420B0">
            <w:pPr>
              <w:pStyle w:val="ACLText"/>
              <w:rPr>
                <w:lang w:val="de-DE"/>
              </w:rPr>
            </w:pPr>
          </w:p>
        </w:tc>
        <w:tc>
          <w:tcPr>
            <w:tcW w:w="481" w:type="dxa"/>
          </w:tcPr>
          <w:p w14:paraId="2010FB7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468B57F3"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6AB9D1B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5AECAB7"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DA3D70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217BF2E5"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022EC54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2CC386" w14:textId="77777777" w:rsidR="004414E7" w:rsidRPr="004D467D" w:rsidRDefault="004414E7" w:rsidP="00D420B0">
            <w:pPr>
              <w:pStyle w:val="ACLText"/>
              <w:rPr>
                <w:lang w:val="de-DE"/>
              </w:rPr>
            </w:pPr>
            <w:r>
              <w:rPr>
                <w:lang w:val="de-DE"/>
              </w:rPr>
              <w:t>English</w:t>
            </w:r>
          </w:p>
        </w:tc>
        <w:tc>
          <w:tcPr>
            <w:tcW w:w="481" w:type="dxa"/>
          </w:tcPr>
          <w:p w14:paraId="6055D687" w14:textId="68F85DF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481" w:type="dxa"/>
          </w:tcPr>
          <w:p w14:paraId="5813D3A1"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BAAB87C" w14:textId="52D97216"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2F741D3A" w14:textId="5B9C4B0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14920C0B" w14:textId="238C267E"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1E4D0E5" w14:textId="08589FFD"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3</w:t>
            </w:r>
          </w:p>
        </w:tc>
      </w:tr>
      <w:tr w:rsidR="004414E7" w:rsidRPr="004D467D" w14:paraId="155E5B0A"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753C1DC" w14:textId="77777777" w:rsidR="004414E7" w:rsidRPr="004D467D" w:rsidRDefault="004414E7" w:rsidP="00D420B0">
            <w:pPr>
              <w:pStyle w:val="ACLText"/>
              <w:rPr>
                <w:lang w:val="de-DE"/>
              </w:rPr>
            </w:pPr>
            <w:r w:rsidRPr="004D467D">
              <w:rPr>
                <w:lang w:val="de-DE"/>
              </w:rPr>
              <w:t>French</w:t>
            </w:r>
          </w:p>
        </w:tc>
        <w:tc>
          <w:tcPr>
            <w:tcW w:w="481" w:type="dxa"/>
          </w:tcPr>
          <w:p w14:paraId="4340F92E" w14:textId="1B3AB729"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w:t>
            </w:r>
          </w:p>
        </w:tc>
        <w:tc>
          <w:tcPr>
            <w:tcW w:w="481" w:type="dxa"/>
          </w:tcPr>
          <w:p w14:paraId="2EA4258A"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A40F214" w14:textId="296F263B"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893C607" w14:textId="514F82B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15" w:type="dxa"/>
          </w:tcPr>
          <w:p w14:paraId="3820CF70" w14:textId="3D9C0483"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5DC2CDCF" w14:textId="6EF33BB5"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1</w:t>
            </w:r>
          </w:p>
        </w:tc>
      </w:tr>
      <w:tr w:rsidR="004414E7" w:rsidRPr="004D467D" w14:paraId="494F05D8"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FD74421" w14:textId="77777777" w:rsidR="004414E7" w:rsidRPr="004D467D" w:rsidRDefault="004414E7" w:rsidP="00D420B0">
            <w:pPr>
              <w:pStyle w:val="ACLText"/>
              <w:rPr>
                <w:lang w:val="de-DE"/>
              </w:rPr>
            </w:pPr>
            <w:r>
              <w:rPr>
                <w:lang w:val="de-DE"/>
              </w:rPr>
              <w:t>Gesamt</w:t>
            </w:r>
          </w:p>
        </w:tc>
        <w:tc>
          <w:tcPr>
            <w:tcW w:w="481" w:type="dxa"/>
          </w:tcPr>
          <w:p w14:paraId="605D9A5A" w14:textId="18C80F1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01F74BE9" w14:textId="4DF6C02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0727DBA0" w14:textId="1080285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507" w:type="dxa"/>
          </w:tcPr>
          <w:p w14:paraId="1F214286" w14:textId="5A94D980"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5A01DE65" w14:textId="52F27CE2"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14BD9D7A" w14:textId="1D5DD300"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4</w:t>
            </w:r>
          </w:p>
        </w:tc>
      </w:tr>
    </w:tbl>
    <w:p w14:paraId="07A44157" w14:textId="77777777" w:rsidR="00A7564C" w:rsidRPr="004D467D" w:rsidRDefault="00A7564C"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TableauGrille1Clair"/>
        <w:tblW w:w="6524" w:type="dxa"/>
        <w:tblLook w:val="04A0" w:firstRow="1" w:lastRow="0" w:firstColumn="1" w:lastColumn="0" w:noHBand="0" w:noVBand="1"/>
      </w:tblPr>
      <w:tblGrid>
        <w:gridCol w:w="2984"/>
        <w:gridCol w:w="891"/>
        <w:gridCol w:w="879"/>
        <w:gridCol w:w="891"/>
        <w:gridCol w:w="879"/>
      </w:tblGrid>
      <w:tr w:rsidR="00006200" w:rsidRPr="004D467D" w14:paraId="3C7B6AAD"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A430A8D" w14:textId="6388FA4E" w:rsidR="00006200" w:rsidRPr="004D467D" w:rsidRDefault="00697FDC" w:rsidP="007020BB">
            <w:pPr>
              <w:pStyle w:val="ACLTextFirstLine"/>
              <w:ind w:firstLine="0"/>
              <w:rPr>
                <w:lang w:val="de-DE"/>
              </w:rPr>
            </w:pPr>
            <w:r>
              <w:rPr>
                <w:lang w:val="de-DE"/>
              </w:rPr>
              <w:lastRenderedPageBreak/>
              <w:t>NOMINALPHRASE</w:t>
            </w:r>
          </w:p>
        </w:tc>
        <w:tc>
          <w:tcPr>
            <w:tcW w:w="879" w:type="dxa"/>
          </w:tcPr>
          <w:p w14:paraId="38F89FAF" w14:textId="77777777" w:rsidR="00006200" w:rsidRPr="004D467D" w:rsidRDefault="00006200"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EN</w:t>
            </w:r>
          </w:p>
        </w:tc>
        <w:tc>
          <w:tcPr>
            <w:tcW w:w="854" w:type="dxa"/>
          </w:tcPr>
          <w:p w14:paraId="3512DBF5" w14:textId="77777777" w:rsidR="00006200" w:rsidRPr="004D467D" w:rsidRDefault="00006200"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FR</w:t>
            </w:r>
          </w:p>
        </w:tc>
        <w:tc>
          <w:tcPr>
            <w:tcW w:w="879" w:type="dxa"/>
          </w:tcPr>
          <w:p w14:paraId="2F8D289C" w14:textId="77777777" w:rsidR="00006200" w:rsidRPr="004D467D" w:rsidRDefault="00006200"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EN</w:t>
            </w:r>
          </w:p>
        </w:tc>
        <w:tc>
          <w:tcPr>
            <w:tcW w:w="854" w:type="dxa"/>
          </w:tcPr>
          <w:p w14:paraId="555BC402" w14:textId="77777777" w:rsidR="00006200" w:rsidRPr="004D467D" w:rsidRDefault="00006200"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FR</w:t>
            </w:r>
          </w:p>
        </w:tc>
      </w:tr>
      <w:tr w:rsidR="00006200" w:rsidRPr="00697FDC" w14:paraId="475ED8C6"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CAB94C4" w14:textId="349A557D" w:rsidR="00006200" w:rsidRPr="004D467D" w:rsidRDefault="00697FDC" w:rsidP="007020BB">
            <w:pPr>
              <w:pStyle w:val="ACLTextFirstLine"/>
              <w:ind w:firstLine="0"/>
              <w:rPr>
                <w:lang w:val="de-DE"/>
              </w:rPr>
            </w:pPr>
            <w:r>
              <w:rPr>
                <w:lang w:val="de-DE"/>
              </w:rPr>
              <w:t>ART</w:t>
            </w:r>
          </w:p>
        </w:tc>
        <w:tc>
          <w:tcPr>
            <w:tcW w:w="879" w:type="dxa"/>
          </w:tcPr>
          <w:p w14:paraId="0D771027"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BB35FB1"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B6AD3A2"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C45A885"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6A9697CE"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1CAEF155" w14:textId="38578ADA" w:rsidR="00006200" w:rsidRPr="004D467D" w:rsidRDefault="00697FDC" w:rsidP="007020BB">
            <w:pPr>
              <w:pStyle w:val="ACLTextFirstLine"/>
              <w:ind w:firstLine="0"/>
              <w:rPr>
                <w:lang w:val="de-DE"/>
              </w:rPr>
            </w:pPr>
            <w:r>
              <w:rPr>
                <w:lang w:val="de-DE"/>
              </w:rPr>
              <w:t>PREP</w:t>
            </w:r>
          </w:p>
        </w:tc>
        <w:tc>
          <w:tcPr>
            <w:tcW w:w="879" w:type="dxa"/>
          </w:tcPr>
          <w:p w14:paraId="7E6D15B4"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9E693B3"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DBD16DD"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A22F826"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03697AF5"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2E4A970C" w14:textId="47F412B1" w:rsidR="00006200" w:rsidRPr="004D467D" w:rsidRDefault="00697FDC" w:rsidP="007020BB">
            <w:pPr>
              <w:pStyle w:val="ACLTextFirstLine"/>
              <w:ind w:firstLine="0"/>
              <w:rPr>
                <w:lang w:val="de-DE"/>
              </w:rPr>
            </w:pPr>
            <w:r>
              <w:rPr>
                <w:lang w:val="de-DE"/>
              </w:rPr>
              <w:t>EIGENNAMEN</w:t>
            </w:r>
          </w:p>
        </w:tc>
        <w:tc>
          <w:tcPr>
            <w:tcW w:w="879" w:type="dxa"/>
          </w:tcPr>
          <w:p w14:paraId="7E917FB2"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EDCD5C9"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9025F1A"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1B07558B"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674F06F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009ECB18" w14:textId="4F1D38D2" w:rsidR="00006200" w:rsidRPr="004D467D" w:rsidRDefault="00697FDC" w:rsidP="007020BB">
            <w:pPr>
              <w:pStyle w:val="ACLTextFirstLine"/>
              <w:ind w:firstLine="0"/>
              <w:rPr>
                <w:lang w:val="de-DE"/>
              </w:rPr>
            </w:pPr>
            <w:r>
              <w:rPr>
                <w:lang w:val="de-DE"/>
              </w:rPr>
              <w:t>REDEWENDUNGEN</w:t>
            </w:r>
          </w:p>
        </w:tc>
        <w:tc>
          <w:tcPr>
            <w:tcW w:w="879" w:type="dxa"/>
          </w:tcPr>
          <w:p w14:paraId="66E21323"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A050122"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D092501"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2DD8548"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49874A3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DCB8D45" w14:textId="41004CE2" w:rsidR="00006200" w:rsidRPr="004D467D" w:rsidRDefault="00697FDC" w:rsidP="007020BB">
            <w:pPr>
              <w:pStyle w:val="ACLTextFirstLine"/>
              <w:ind w:firstLine="0"/>
              <w:rPr>
                <w:lang w:val="de-DE"/>
              </w:rPr>
            </w:pPr>
            <w:r>
              <w:rPr>
                <w:lang w:val="de-DE"/>
              </w:rPr>
              <w:t>EINFACH_NICHT</w:t>
            </w:r>
          </w:p>
        </w:tc>
        <w:tc>
          <w:tcPr>
            <w:tcW w:w="879" w:type="dxa"/>
          </w:tcPr>
          <w:p w14:paraId="64F771D9"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3D76D40"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A86D470"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90C2A0"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14A7CDA6"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63714DE" w14:textId="029516F1" w:rsidR="00006200" w:rsidRPr="004D467D" w:rsidRDefault="00697FDC" w:rsidP="007020BB">
            <w:pPr>
              <w:pStyle w:val="ACLTextFirstLine"/>
              <w:ind w:firstLine="0"/>
              <w:rPr>
                <w:lang w:val="de-DE"/>
              </w:rPr>
            </w:pPr>
            <w:r>
              <w:rPr>
                <w:lang w:val="de-DE"/>
              </w:rPr>
              <w:t>ART_NICHT</w:t>
            </w:r>
          </w:p>
        </w:tc>
        <w:tc>
          <w:tcPr>
            <w:tcW w:w="879" w:type="dxa"/>
          </w:tcPr>
          <w:p w14:paraId="6A287046"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C680F4A"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F1F45E7"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DC97559"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3ED0503D"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04890584" w14:textId="23C9D270" w:rsidR="00006200" w:rsidRPr="004D467D" w:rsidRDefault="00697FDC" w:rsidP="007020BB">
            <w:pPr>
              <w:pStyle w:val="ACLTextFirstLine"/>
              <w:ind w:firstLine="0"/>
              <w:rPr>
                <w:lang w:val="de-DE"/>
              </w:rPr>
            </w:pPr>
            <w:r>
              <w:rPr>
                <w:lang w:val="de-DE"/>
              </w:rPr>
              <w:t>PREP_NICHT</w:t>
            </w:r>
          </w:p>
        </w:tc>
        <w:tc>
          <w:tcPr>
            <w:tcW w:w="879" w:type="dxa"/>
          </w:tcPr>
          <w:p w14:paraId="17A552E0"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C691E83"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7C457D7"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26A9B30"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258BF47C"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8A2F8CB" w14:textId="29A3C3EA" w:rsidR="00006200" w:rsidRPr="004D467D" w:rsidRDefault="00697FDC" w:rsidP="007020BB">
            <w:pPr>
              <w:pStyle w:val="ACLTextFirstLine"/>
              <w:ind w:firstLine="0"/>
              <w:rPr>
                <w:lang w:val="de-DE"/>
              </w:rPr>
            </w:pPr>
            <w:r>
              <w:rPr>
                <w:lang w:val="de-DE"/>
              </w:rPr>
              <w:t>GESAMT_UNBEKANNT</w:t>
            </w:r>
          </w:p>
        </w:tc>
        <w:tc>
          <w:tcPr>
            <w:tcW w:w="879" w:type="dxa"/>
          </w:tcPr>
          <w:p w14:paraId="7F2F6C44"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9597BD1"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8EFD837"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446A747"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4B46349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052EFA8A" w14:textId="736C6DF9" w:rsidR="00006200" w:rsidRPr="004D467D" w:rsidRDefault="00697FDC" w:rsidP="007020BB">
            <w:pPr>
              <w:pStyle w:val="ACLTextFirstLine"/>
              <w:ind w:firstLine="0"/>
              <w:rPr>
                <w:lang w:val="de-DE"/>
              </w:rPr>
            </w:pPr>
            <w:r>
              <w:rPr>
                <w:lang w:val="de-DE"/>
              </w:rPr>
              <w:t>GESAMT_WAHR</w:t>
            </w:r>
          </w:p>
        </w:tc>
        <w:tc>
          <w:tcPr>
            <w:tcW w:w="879" w:type="dxa"/>
          </w:tcPr>
          <w:p w14:paraId="764E2A2A"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FB489A4"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C112023"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780AA418"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006200" w:rsidRPr="00697FDC" w14:paraId="4373FDF4"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F5B5E4A" w14:textId="473FD5F6" w:rsidR="00006200" w:rsidRPr="004D467D" w:rsidRDefault="00697FDC" w:rsidP="007020BB">
            <w:pPr>
              <w:pStyle w:val="ACLTextFirstLine"/>
              <w:ind w:firstLine="0"/>
              <w:rPr>
                <w:lang w:val="de-DE"/>
              </w:rPr>
            </w:pPr>
            <w:r>
              <w:rPr>
                <w:lang w:val="de-DE"/>
              </w:rPr>
              <w:t>GESAMT_FALSCH</w:t>
            </w:r>
          </w:p>
        </w:tc>
        <w:tc>
          <w:tcPr>
            <w:tcW w:w="879" w:type="dxa"/>
          </w:tcPr>
          <w:p w14:paraId="4F3D1EE3"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76D6DAC8"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B940F36"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A185B50" w14:textId="77777777" w:rsidR="00006200" w:rsidRPr="004D467D" w:rsidRDefault="00006200"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378F068B" w14:textId="5A34BE5D"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r w:rsidR="00697FDC">
        <w:rPr>
          <w:rFonts w:ascii="Times New Roman" w:hAnsi="Times New Roman" w:cs="Times New Roman"/>
          <w:lang w:val="de-DE"/>
        </w:rPr>
        <w:t xml:space="preserve"> </w:t>
      </w:r>
      <w:proofErr w:type="spellStart"/>
      <w:r w:rsidR="00C56555">
        <w:rPr>
          <w:rFonts w:ascii="Times New Roman" w:hAnsi="Times New Roman" w:cs="Times New Roman"/>
          <w:lang w:val="de-DE"/>
        </w:rPr>
        <w:t>A</w:t>
      </w:r>
      <w:r w:rsidR="00697FDC">
        <w:rPr>
          <w:rFonts w:ascii="Times New Roman" w:hAnsi="Times New Roman" w:cs="Times New Roman"/>
          <w:lang w:val="de-DE"/>
        </w:rPr>
        <w:t>nfägner</w:t>
      </w:r>
      <w:proofErr w:type="spellEnd"/>
      <w:r w:rsidR="00697FDC">
        <w:rPr>
          <w:rFonts w:ascii="Times New Roman" w:hAnsi="Times New Roman" w:cs="Times New Roman"/>
          <w:lang w:val="de-DE"/>
        </w:rPr>
        <w:t xml:space="preserve"> </w:t>
      </w:r>
    </w:p>
    <w:p w14:paraId="78754223" w14:textId="77777777" w:rsidR="005F411D" w:rsidRDefault="005F411D">
      <w:pPr>
        <w:rPr>
          <w:rFonts w:ascii="Times New Roman" w:hAnsi="Times New Roman" w:cs="Times New Roman"/>
          <w:lang w:val="de-DE"/>
        </w:rPr>
      </w:pPr>
    </w:p>
    <w:tbl>
      <w:tblPr>
        <w:tblStyle w:val="TableauGrille1Clair"/>
        <w:tblW w:w="6524" w:type="dxa"/>
        <w:tblLook w:val="04A0" w:firstRow="1" w:lastRow="0" w:firstColumn="1" w:lastColumn="0" w:noHBand="0" w:noVBand="1"/>
      </w:tblPr>
      <w:tblGrid>
        <w:gridCol w:w="3034"/>
        <w:gridCol w:w="879"/>
        <w:gridCol w:w="866"/>
        <w:gridCol w:w="879"/>
        <w:gridCol w:w="866"/>
      </w:tblGrid>
      <w:tr w:rsidR="00697FDC" w:rsidRPr="004D467D" w14:paraId="43E37931"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34" w:type="dxa"/>
          </w:tcPr>
          <w:p w14:paraId="302601A3" w14:textId="77777777" w:rsidR="00697FDC" w:rsidRPr="004D467D" w:rsidRDefault="00697FDC" w:rsidP="00F54E6C">
            <w:pPr>
              <w:pStyle w:val="ACLTextFirstLine"/>
              <w:ind w:firstLine="0"/>
              <w:rPr>
                <w:lang w:val="de-DE"/>
              </w:rPr>
            </w:pPr>
            <w:r>
              <w:rPr>
                <w:lang w:val="de-DE"/>
              </w:rPr>
              <w:t>NOMINALPHRASE</w:t>
            </w:r>
          </w:p>
        </w:tc>
        <w:tc>
          <w:tcPr>
            <w:tcW w:w="879" w:type="dxa"/>
          </w:tcPr>
          <w:p w14:paraId="3D198A47" w14:textId="6BCDD2D4"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EN</w:t>
            </w:r>
          </w:p>
        </w:tc>
        <w:tc>
          <w:tcPr>
            <w:tcW w:w="866" w:type="dxa"/>
          </w:tcPr>
          <w:p w14:paraId="17DAAB40" w14:textId="6212BCED"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FR</w:t>
            </w:r>
          </w:p>
        </w:tc>
        <w:tc>
          <w:tcPr>
            <w:tcW w:w="879" w:type="dxa"/>
          </w:tcPr>
          <w:p w14:paraId="3AE8677B" w14:textId="4805D4D4"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EN</w:t>
            </w:r>
          </w:p>
        </w:tc>
        <w:tc>
          <w:tcPr>
            <w:tcW w:w="866" w:type="dxa"/>
          </w:tcPr>
          <w:p w14:paraId="00D69A20" w14:textId="1DB836B6"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FR</w:t>
            </w:r>
          </w:p>
        </w:tc>
      </w:tr>
      <w:tr w:rsidR="00697FDC" w:rsidRPr="00697FDC" w14:paraId="649865D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8AD3628" w14:textId="77777777" w:rsidR="00697FDC" w:rsidRPr="004D467D" w:rsidRDefault="00697FDC" w:rsidP="00F54E6C">
            <w:pPr>
              <w:pStyle w:val="ACLTextFirstLine"/>
              <w:ind w:firstLine="0"/>
              <w:rPr>
                <w:lang w:val="de-DE"/>
              </w:rPr>
            </w:pPr>
            <w:r>
              <w:rPr>
                <w:lang w:val="de-DE"/>
              </w:rPr>
              <w:t>ART</w:t>
            </w:r>
          </w:p>
        </w:tc>
        <w:tc>
          <w:tcPr>
            <w:tcW w:w="879" w:type="dxa"/>
          </w:tcPr>
          <w:p w14:paraId="780343F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0526339"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3B5401F"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B69CAD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B32ED7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4586BB1F" w14:textId="77777777" w:rsidR="00697FDC" w:rsidRPr="004D467D" w:rsidRDefault="00697FDC" w:rsidP="00F54E6C">
            <w:pPr>
              <w:pStyle w:val="ACLTextFirstLine"/>
              <w:ind w:firstLine="0"/>
              <w:rPr>
                <w:lang w:val="de-DE"/>
              </w:rPr>
            </w:pPr>
            <w:r>
              <w:rPr>
                <w:lang w:val="de-DE"/>
              </w:rPr>
              <w:t>PREP</w:t>
            </w:r>
          </w:p>
        </w:tc>
        <w:tc>
          <w:tcPr>
            <w:tcW w:w="879" w:type="dxa"/>
          </w:tcPr>
          <w:p w14:paraId="5CC576F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E70DDD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AFC006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0A7AA0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83B283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BCCD20A" w14:textId="77777777" w:rsidR="00697FDC" w:rsidRPr="004D467D" w:rsidRDefault="00697FDC" w:rsidP="00F54E6C">
            <w:pPr>
              <w:pStyle w:val="ACLTextFirstLine"/>
              <w:ind w:firstLine="0"/>
              <w:rPr>
                <w:lang w:val="de-DE"/>
              </w:rPr>
            </w:pPr>
            <w:r>
              <w:rPr>
                <w:lang w:val="de-DE"/>
              </w:rPr>
              <w:t>EIGENNAMEN</w:t>
            </w:r>
          </w:p>
        </w:tc>
        <w:tc>
          <w:tcPr>
            <w:tcW w:w="879" w:type="dxa"/>
          </w:tcPr>
          <w:p w14:paraId="4BA27B0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355F07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2F6DEE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3D2C77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62F51951"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70831D8C" w14:textId="77777777" w:rsidR="00697FDC" w:rsidRPr="004D467D" w:rsidRDefault="00697FDC" w:rsidP="00F54E6C">
            <w:pPr>
              <w:pStyle w:val="ACLTextFirstLine"/>
              <w:ind w:firstLine="0"/>
              <w:rPr>
                <w:lang w:val="de-DE"/>
              </w:rPr>
            </w:pPr>
            <w:r>
              <w:rPr>
                <w:lang w:val="de-DE"/>
              </w:rPr>
              <w:t>REDEWENDUNGEN</w:t>
            </w:r>
          </w:p>
        </w:tc>
        <w:tc>
          <w:tcPr>
            <w:tcW w:w="879" w:type="dxa"/>
          </w:tcPr>
          <w:p w14:paraId="711173F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59A274A"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5E21F05"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ECCD43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47D84F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FD91722" w14:textId="77777777" w:rsidR="00697FDC" w:rsidRPr="004D467D" w:rsidRDefault="00697FDC" w:rsidP="00F54E6C">
            <w:pPr>
              <w:pStyle w:val="ACLTextFirstLine"/>
              <w:ind w:firstLine="0"/>
              <w:rPr>
                <w:lang w:val="de-DE"/>
              </w:rPr>
            </w:pPr>
            <w:r>
              <w:rPr>
                <w:lang w:val="de-DE"/>
              </w:rPr>
              <w:t>EINFACH_NICHT</w:t>
            </w:r>
          </w:p>
        </w:tc>
        <w:tc>
          <w:tcPr>
            <w:tcW w:w="879" w:type="dxa"/>
          </w:tcPr>
          <w:p w14:paraId="765963F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E5CFB3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01EF40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E858CF6"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4202B47"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E63027F" w14:textId="77777777" w:rsidR="00697FDC" w:rsidRPr="004D467D" w:rsidRDefault="00697FDC" w:rsidP="00F54E6C">
            <w:pPr>
              <w:pStyle w:val="ACLTextFirstLine"/>
              <w:ind w:firstLine="0"/>
              <w:rPr>
                <w:lang w:val="de-DE"/>
              </w:rPr>
            </w:pPr>
            <w:r>
              <w:rPr>
                <w:lang w:val="de-DE"/>
              </w:rPr>
              <w:t>ART_NICHT</w:t>
            </w:r>
          </w:p>
        </w:tc>
        <w:tc>
          <w:tcPr>
            <w:tcW w:w="879" w:type="dxa"/>
          </w:tcPr>
          <w:p w14:paraId="6763AB4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75ADFD2F"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ED6D7B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31EEAB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AF1E2A9"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71291BBC" w14:textId="77777777" w:rsidR="00697FDC" w:rsidRPr="004D467D" w:rsidRDefault="00697FDC" w:rsidP="00F54E6C">
            <w:pPr>
              <w:pStyle w:val="ACLTextFirstLine"/>
              <w:ind w:firstLine="0"/>
              <w:rPr>
                <w:lang w:val="de-DE"/>
              </w:rPr>
            </w:pPr>
            <w:r>
              <w:rPr>
                <w:lang w:val="de-DE"/>
              </w:rPr>
              <w:t>PREP_NICHT</w:t>
            </w:r>
          </w:p>
        </w:tc>
        <w:tc>
          <w:tcPr>
            <w:tcW w:w="879" w:type="dxa"/>
          </w:tcPr>
          <w:p w14:paraId="5119DD14"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84323C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2BF74A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5EA5CA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187567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C9165BB" w14:textId="77777777" w:rsidR="00697FDC" w:rsidRPr="004D467D" w:rsidRDefault="00697FDC" w:rsidP="00F54E6C">
            <w:pPr>
              <w:pStyle w:val="ACLTextFirstLine"/>
              <w:ind w:firstLine="0"/>
              <w:rPr>
                <w:lang w:val="de-DE"/>
              </w:rPr>
            </w:pPr>
            <w:r>
              <w:rPr>
                <w:lang w:val="de-DE"/>
              </w:rPr>
              <w:t>GESAMT_UNBEKANNT</w:t>
            </w:r>
          </w:p>
        </w:tc>
        <w:tc>
          <w:tcPr>
            <w:tcW w:w="879" w:type="dxa"/>
          </w:tcPr>
          <w:p w14:paraId="60F885D5"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933207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972024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5CF01D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3849DB27"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100D3BF9" w14:textId="77777777" w:rsidR="00697FDC" w:rsidRPr="004D467D" w:rsidRDefault="00697FDC" w:rsidP="00F54E6C">
            <w:pPr>
              <w:pStyle w:val="ACLTextFirstLine"/>
              <w:ind w:firstLine="0"/>
              <w:rPr>
                <w:lang w:val="de-DE"/>
              </w:rPr>
            </w:pPr>
            <w:r>
              <w:rPr>
                <w:lang w:val="de-DE"/>
              </w:rPr>
              <w:t>GESAMT_WAHR</w:t>
            </w:r>
          </w:p>
        </w:tc>
        <w:tc>
          <w:tcPr>
            <w:tcW w:w="879" w:type="dxa"/>
          </w:tcPr>
          <w:p w14:paraId="66C2750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D1088E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E5FD27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D19F7F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603080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46931A7" w14:textId="77777777" w:rsidR="00697FDC" w:rsidRPr="004D467D" w:rsidRDefault="00697FDC" w:rsidP="00F54E6C">
            <w:pPr>
              <w:pStyle w:val="ACLTextFirstLine"/>
              <w:ind w:firstLine="0"/>
              <w:rPr>
                <w:lang w:val="de-DE"/>
              </w:rPr>
            </w:pPr>
            <w:r>
              <w:rPr>
                <w:lang w:val="de-DE"/>
              </w:rPr>
              <w:t>GESAMT_FALSCH</w:t>
            </w:r>
          </w:p>
        </w:tc>
        <w:tc>
          <w:tcPr>
            <w:tcW w:w="879" w:type="dxa"/>
          </w:tcPr>
          <w:p w14:paraId="52A275E9"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D9245D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F8ED71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5DDB8B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411CE29A" w14:textId="134BFE0A" w:rsidR="00697FDC" w:rsidRPr="004D467D" w:rsidRDefault="00697FDC" w:rsidP="00697FDC">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r>
        <w:rPr>
          <w:rFonts w:ascii="Times New Roman" w:hAnsi="Times New Roman" w:cs="Times New Roman"/>
          <w:lang w:val="de-DE"/>
        </w:rPr>
        <w:t xml:space="preserve"> Intermediär</w:t>
      </w:r>
    </w:p>
    <w:p w14:paraId="3F3A06DC" w14:textId="77777777" w:rsidR="00697FDC" w:rsidRPr="004D467D" w:rsidRDefault="00697FDC">
      <w:pPr>
        <w:rPr>
          <w:rFonts w:ascii="Times New Roman" w:hAnsi="Times New Roman" w:cs="Times New Roman"/>
          <w:lang w:val="de-DE"/>
        </w:rPr>
      </w:pPr>
    </w:p>
    <w:tbl>
      <w:tblPr>
        <w:tblStyle w:val="TableauGrille1Clair"/>
        <w:tblW w:w="4754" w:type="dxa"/>
        <w:tblLook w:val="04A0" w:firstRow="1" w:lastRow="0" w:firstColumn="1" w:lastColumn="0" w:noHBand="0" w:noVBand="1"/>
      </w:tblPr>
      <w:tblGrid>
        <w:gridCol w:w="2984"/>
        <w:gridCol w:w="891"/>
        <w:gridCol w:w="879"/>
      </w:tblGrid>
      <w:tr w:rsidR="00697FDC" w:rsidRPr="004D467D" w14:paraId="2D5BB48A"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3B730CE" w14:textId="77777777" w:rsidR="00697FDC" w:rsidRPr="004D467D" w:rsidRDefault="00697FDC" w:rsidP="00F54E6C">
            <w:pPr>
              <w:pStyle w:val="ACLTextFirstLine"/>
              <w:ind w:firstLine="0"/>
              <w:rPr>
                <w:lang w:val="de-DE"/>
              </w:rPr>
            </w:pPr>
            <w:r>
              <w:rPr>
                <w:lang w:val="de-DE"/>
              </w:rPr>
              <w:t>NOMINALPHRASE</w:t>
            </w:r>
          </w:p>
        </w:tc>
        <w:tc>
          <w:tcPr>
            <w:tcW w:w="891" w:type="dxa"/>
          </w:tcPr>
          <w:p w14:paraId="25D81319" w14:textId="07FCC9F0"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EN</w:t>
            </w:r>
          </w:p>
        </w:tc>
        <w:tc>
          <w:tcPr>
            <w:tcW w:w="879" w:type="dxa"/>
          </w:tcPr>
          <w:p w14:paraId="6D616BC3" w14:textId="104E112F"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FR</w:t>
            </w:r>
          </w:p>
        </w:tc>
      </w:tr>
      <w:tr w:rsidR="00697FDC" w:rsidRPr="00697FDC" w14:paraId="13EBBBF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229CE00" w14:textId="77777777" w:rsidR="00697FDC" w:rsidRPr="004D467D" w:rsidRDefault="00697FDC" w:rsidP="00F54E6C">
            <w:pPr>
              <w:pStyle w:val="ACLTextFirstLine"/>
              <w:ind w:firstLine="0"/>
              <w:rPr>
                <w:lang w:val="de-DE"/>
              </w:rPr>
            </w:pPr>
            <w:r>
              <w:rPr>
                <w:lang w:val="de-DE"/>
              </w:rPr>
              <w:t>ART</w:t>
            </w:r>
          </w:p>
        </w:tc>
        <w:tc>
          <w:tcPr>
            <w:tcW w:w="891" w:type="dxa"/>
          </w:tcPr>
          <w:p w14:paraId="08D0B4D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9B7341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A861431"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59625C7" w14:textId="77777777" w:rsidR="00697FDC" w:rsidRPr="004D467D" w:rsidRDefault="00697FDC" w:rsidP="00F54E6C">
            <w:pPr>
              <w:pStyle w:val="ACLTextFirstLine"/>
              <w:ind w:firstLine="0"/>
              <w:rPr>
                <w:lang w:val="de-DE"/>
              </w:rPr>
            </w:pPr>
            <w:r>
              <w:rPr>
                <w:lang w:val="de-DE"/>
              </w:rPr>
              <w:t>PREP</w:t>
            </w:r>
          </w:p>
        </w:tc>
        <w:tc>
          <w:tcPr>
            <w:tcW w:w="891" w:type="dxa"/>
          </w:tcPr>
          <w:p w14:paraId="7C342E96"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8EC34E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F4982D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4C184C6" w14:textId="77777777" w:rsidR="00697FDC" w:rsidRPr="004D467D" w:rsidRDefault="00697FDC" w:rsidP="00F54E6C">
            <w:pPr>
              <w:pStyle w:val="ACLTextFirstLine"/>
              <w:ind w:firstLine="0"/>
              <w:rPr>
                <w:lang w:val="de-DE"/>
              </w:rPr>
            </w:pPr>
            <w:r>
              <w:rPr>
                <w:lang w:val="de-DE"/>
              </w:rPr>
              <w:t>EIGENNAMEN</w:t>
            </w:r>
          </w:p>
        </w:tc>
        <w:tc>
          <w:tcPr>
            <w:tcW w:w="891" w:type="dxa"/>
          </w:tcPr>
          <w:p w14:paraId="6F0F8C2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27F8C8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70B4FF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22CB4AB" w14:textId="77777777" w:rsidR="00697FDC" w:rsidRPr="004D467D" w:rsidRDefault="00697FDC" w:rsidP="00F54E6C">
            <w:pPr>
              <w:pStyle w:val="ACLTextFirstLine"/>
              <w:ind w:firstLine="0"/>
              <w:rPr>
                <w:lang w:val="de-DE"/>
              </w:rPr>
            </w:pPr>
            <w:r>
              <w:rPr>
                <w:lang w:val="de-DE"/>
              </w:rPr>
              <w:t>REDEWENDUNGEN</w:t>
            </w:r>
          </w:p>
        </w:tc>
        <w:tc>
          <w:tcPr>
            <w:tcW w:w="891" w:type="dxa"/>
          </w:tcPr>
          <w:p w14:paraId="281BB9B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AAFB6A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4ABD8FC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8069B07" w14:textId="77777777" w:rsidR="00697FDC" w:rsidRPr="004D467D" w:rsidRDefault="00697FDC" w:rsidP="00F54E6C">
            <w:pPr>
              <w:pStyle w:val="ACLTextFirstLine"/>
              <w:ind w:firstLine="0"/>
              <w:rPr>
                <w:lang w:val="de-DE"/>
              </w:rPr>
            </w:pPr>
            <w:r>
              <w:rPr>
                <w:lang w:val="de-DE"/>
              </w:rPr>
              <w:t>EINFACH_NICHT</w:t>
            </w:r>
          </w:p>
        </w:tc>
        <w:tc>
          <w:tcPr>
            <w:tcW w:w="891" w:type="dxa"/>
          </w:tcPr>
          <w:p w14:paraId="60764A8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5155DC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08B41C4"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5410C58" w14:textId="77777777" w:rsidR="00697FDC" w:rsidRPr="004D467D" w:rsidRDefault="00697FDC" w:rsidP="00F54E6C">
            <w:pPr>
              <w:pStyle w:val="ACLTextFirstLine"/>
              <w:ind w:firstLine="0"/>
              <w:rPr>
                <w:lang w:val="de-DE"/>
              </w:rPr>
            </w:pPr>
            <w:r>
              <w:rPr>
                <w:lang w:val="de-DE"/>
              </w:rPr>
              <w:t>ART_NICHT</w:t>
            </w:r>
          </w:p>
        </w:tc>
        <w:tc>
          <w:tcPr>
            <w:tcW w:w="891" w:type="dxa"/>
          </w:tcPr>
          <w:p w14:paraId="0B838A6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06048C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4F814AE"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4966C3FC" w14:textId="77777777" w:rsidR="00697FDC" w:rsidRPr="004D467D" w:rsidRDefault="00697FDC" w:rsidP="00F54E6C">
            <w:pPr>
              <w:pStyle w:val="ACLTextFirstLine"/>
              <w:ind w:firstLine="0"/>
              <w:rPr>
                <w:lang w:val="de-DE"/>
              </w:rPr>
            </w:pPr>
            <w:r>
              <w:rPr>
                <w:lang w:val="de-DE"/>
              </w:rPr>
              <w:t>PREP_NICHT</w:t>
            </w:r>
          </w:p>
        </w:tc>
        <w:tc>
          <w:tcPr>
            <w:tcW w:w="891" w:type="dxa"/>
          </w:tcPr>
          <w:p w14:paraId="067974D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C840AD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3161EE09"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C3E43EE" w14:textId="77777777" w:rsidR="00697FDC" w:rsidRPr="004D467D" w:rsidRDefault="00697FDC" w:rsidP="00F54E6C">
            <w:pPr>
              <w:pStyle w:val="ACLTextFirstLine"/>
              <w:ind w:firstLine="0"/>
              <w:rPr>
                <w:lang w:val="de-DE"/>
              </w:rPr>
            </w:pPr>
            <w:r>
              <w:rPr>
                <w:lang w:val="de-DE"/>
              </w:rPr>
              <w:t>GESAMT_UNBEKANNT</w:t>
            </w:r>
          </w:p>
        </w:tc>
        <w:tc>
          <w:tcPr>
            <w:tcW w:w="891" w:type="dxa"/>
          </w:tcPr>
          <w:p w14:paraId="2BC0F0E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3E5C57A"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D3F42BC" w14:textId="77777777" w:rsidTr="00697FDC">
        <w:trPr>
          <w:trHeight w:val="54"/>
        </w:trPr>
        <w:tc>
          <w:tcPr>
            <w:cnfStyle w:val="001000000000" w:firstRow="0" w:lastRow="0" w:firstColumn="1" w:lastColumn="0" w:oddVBand="0" w:evenVBand="0" w:oddHBand="0" w:evenHBand="0" w:firstRowFirstColumn="0" w:firstRowLastColumn="0" w:lastRowFirstColumn="0" w:lastRowLastColumn="0"/>
            <w:tcW w:w="2984" w:type="dxa"/>
          </w:tcPr>
          <w:p w14:paraId="14F5A3B7" w14:textId="77777777" w:rsidR="00697FDC" w:rsidRPr="004D467D" w:rsidRDefault="00697FDC" w:rsidP="00F54E6C">
            <w:pPr>
              <w:pStyle w:val="ACLTextFirstLine"/>
              <w:ind w:firstLine="0"/>
              <w:rPr>
                <w:lang w:val="de-DE"/>
              </w:rPr>
            </w:pPr>
            <w:r>
              <w:rPr>
                <w:lang w:val="de-DE"/>
              </w:rPr>
              <w:t>GESAMT_WAHR</w:t>
            </w:r>
          </w:p>
        </w:tc>
        <w:tc>
          <w:tcPr>
            <w:tcW w:w="891" w:type="dxa"/>
          </w:tcPr>
          <w:p w14:paraId="2E96722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CA637B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023379B6"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EF020BA" w14:textId="77777777" w:rsidR="00697FDC" w:rsidRPr="004D467D" w:rsidRDefault="00697FDC" w:rsidP="00F54E6C">
            <w:pPr>
              <w:pStyle w:val="ACLTextFirstLine"/>
              <w:ind w:firstLine="0"/>
              <w:rPr>
                <w:lang w:val="de-DE"/>
              </w:rPr>
            </w:pPr>
            <w:r>
              <w:rPr>
                <w:lang w:val="de-DE"/>
              </w:rPr>
              <w:t>GESAMT_FALSCH</w:t>
            </w:r>
          </w:p>
        </w:tc>
        <w:tc>
          <w:tcPr>
            <w:tcW w:w="891" w:type="dxa"/>
          </w:tcPr>
          <w:p w14:paraId="3D24782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B216DC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7FFAF751" w14:textId="368CBAFA"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 xml:space="preserve">Tabelle </w:t>
      </w:r>
      <w:r w:rsidR="00697FDC">
        <w:rPr>
          <w:rFonts w:ascii="Times New Roman" w:hAnsi="Times New Roman" w:cs="Times New Roman"/>
          <w:lang w:val="de-DE"/>
        </w:rPr>
        <w:t>training</w:t>
      </w:r>
      <w:r w:rsidR="00697FDC">
        <w:rPr>
          <w:rFonts w:ascii="Times New Roman" w:hAnsi="Times New Roman" w:cs="Times New Roman"/>
          <w:lang w:val="de-DE"/>
        </w:rPr>
        <w:t xml:space="preserve"> fortgeschritten </w:t>
      </w:r>
    </w:p>
    <w:p w14:paraId="756E3348" w14:textId="77777777" w:rsidR="005F411D" w:rsidRPr="004D467D" w:rsidRDefault="005F411D" w:rsidP="005F411D">
      <w:pPr>
        <w:rPr>
          <w:rFonts w:ascii="Times New Roman" w:hAnsi="Times New Roman" w:cs="Times New Roman"/>
          <w:lang w:val="de-DE"/>
        </w:rPr>
      </w:pPr>
    </w:p>
    <w:p w14:paraId="4BFD9A0F" w14:textId="77777777" w:rsidR="00827FA6" w:rsidRDefault="005F411D">
      <w:pPr>
        <w:rPr>
          <w:rFonts w:ascii="Times New Roman" w:hAnsi="Times New Roman" w:cs="Times New Roman"/>
          <w:lang w:val="de-DE"/>
        </w:rPr>
      </w:pPr>
      <w:r w:rsidRPr="004D467D">
        <w:rPr>
          <w:rFonts w:ascii="Times New Roman" w:hAnsi="Times New Roman" w:cs="Times New Roman"/>
          <w:lang w:val="de-DE"/>
        </w:rPr>
        <w:br w:type="page"/>
      </w:r>
    </w:p>
    <w:tbl>
      <w:tblPr>
        <w:tblStyle w:val="TableauGrille1Clair"/>
        <w:tblW w:w="6524" w:type="dxa"/>
        <w:tblLook w:val="04A0" w:firstRow="1" w:lastRow="0" w:firstColumn="1" w:lastColumn="0" w:noHBand="0" w:noVBand="1"/>
      </w:tblPr>
      <w:tblGrid>
        <w:gridCol w:w="2984"/>
        <w:gridCol w:w="891"/>
        <w:gridCol w:w="879"/>
        <w:gridCol w:w="891"/>
        <w:gridCol w:w="879"/>
      </w:tblGrid>
      <w:tr w:rsidR="00827FA6" w:rsidRPr="004D467D" w14:paraId="703F46E2"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B0C1C85" w14:textId="77777777" w:rsidR="00827FA6" w:rsidRPr="004D467D" w:rsidRDefault="00827FA6" w:rsidP="00F54E6C">
            <w:pPr>
              <w:pStyle w:val="ACLTextFirstLine"/>
              <w:ind w:firstLine="0"/>
              <w:rPr>
                <w:lang w:val="de-DE"/>
              </w:rPr>
            </w:pPr>
            <w:r>
              <w:rPr>
                <w:lang w:val="de-DE"/>
              </w:rPr>
              <w:lastRenderedPageBreak/>
              <w:t>NOMINALPHRASE</w:t>
            </w:r>
          </w:p>
        </w:tc>
        <w:tc>
          <w:tcPr>
            <w:tcW w:w="879" w:type="dxa"/>
          </w:tcPr>
          <w:p w14:paraId="7AAF09CE"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EN</w:t>
            </w:r>
          </w:p>
        </w:tc>
        <w:tc>
          <w:tcPr>
            <w:tcW w:w="854" w:type="dxa"/>
          </w:tcPr>
          <w:p w14:paraId="28182ED4"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FR</w:t>
            </w:r>
          </w:p>
        </w:tc>
        <w:tc>
          <w:tcPr>
            <w:tcW w:w="879" w:type="dxa"/>
          </w:tcPr>
          <w:p w14:paraId="42C952C2"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EN</w:t>
            </w:r>
          </w:p>
        </w:tc>
        <w:tc>
          <w:tcPr>
            <w:tcW w:w="854" w:type="dxa"/>
          </w:tcPr>
          <w:p w14:paraId="4078AADA"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FR</w:t>
            </w:r>
          </w:p>
        </w:tc>
      </w:tr>
      <w:tr w:rsidR="00827FA6" w:rsidRPr="00697FDC" w14:paraId="293BC7D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468F3633" w14:textId="77777777" w:rsidR="00827FA6" w:rsidRPr="004D467D" w:rsidRDefault="00827FA6" w:rsidP="00F54E6C">
            <w:pPr>
              <w:pStyle w:val="ACLTextFirstLine"/>
              <w:ind w:firstLine="0"/>
              <w:rPr>
                <w:lang w:val="de-DE"/>
              </w:rPr>
            </w:pPr>
            <w:r>
              <w:rPr>
                <w:lang w:val="de-DE"/>
              </w:rPr>
              <w:t>ART</w:t>
            </w:r>
          </w:p>
        </w:tc>
        <w:tc>
          <w:tcPr>
            <w:tcW w:w="879" w:type="dxa"/>
          </w:tcPr>
          <w:p w14:paraId="7F1F242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8BB065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9F03D4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406CCE8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5BE1889"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756D6E4C" w14:textId="77777777" w:rsidR="00827FA6" w:rsidRPr="004D467D" w:rsidRDefault="00827FA6" w:rsidP="00F54E6C">
            <w:pPr>
              <w:pStyle w:val="ACLTextFirstLine"/>
              <w:ind w:firstLine="0"/>
              <w:rPr>
                <w:lang w:val="de-DE"/>
              </w:rPr>
            </w:pPr>
            <w:r>
              <w:rPr>
                <w:lang w:val="de-DE"/>
              </w:rPr>
              <w:t>PREP</w:t>
            </w:r>
          </w:p>
        </w:tc>
        <w:tc>
          <w:tcPr>
            <w:tcW w:w="879" w:type="dxa"/>
          </w:tcPr>
          <w:p w14:paraId="022D3D7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1C9CC33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4F9266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54290E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6D450B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8BFE3BC" w14:textId="77777777" w:rsidR="00827FA6" w:rsidRPr="004D467D" w:rsidRDefault="00827FA6" w:rsidP="00F54E6C">
            <w:pPr>
              <w:pStyle w:val="ACLTextFirstLine"/>
              <w:ind w:firstLine="0"/>
              <w:rPr>
                <w:lang w:val="de-DE"/>
              </w:rPr>
            </w:pPr>
            <w:r>
              <w:rPr>
                <w:lang w:val="de-DE"/>
              </w:rPr>
              <w:t>EIGENNAMEN</w:t>
            </w:r>
          </w:p>
        </w:tc>
        <w:tc>
          <w:tcPr>
            <w:tcW w:w="879" w:type="dxa"/>
          </w:tcPr>
          <w:p w14:paraId="2490845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7316CF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E2E59D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733A18B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01E7AB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A28997F" w14:textId="77777777" w:rsidR="00827FA6" w:rsidRPr="004D467D" w:rsidRDefault="00827FA6" w:rsidP="00F54E6C">
            <w:pPr>
              <w:pStyle w:val="ACLTextFirstLine"/>
              <w:ind w:firstLine="0"/>
              <w:rPr>
                <w:lang w:val="de-DE"/>
              </w:rPr>
            </w:pPr>
            <w:r>
              <w:rPr>
                <w:lang w:val="de-DE"/>
              </w:rPr>
              <w:t>REDEWENDUNGEN</w:t>
            </w:r>
          </w:p>
        </w:tc>
        <w:tc>
          <w:tcPr>
            <w:tcW w:w="879" w:type="dxa"/>
          </w:tcPr>
          <w:p w14:paraId="32959F5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10F80C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ACC7C3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1C6BBC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F6CCBAF"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C559106" w14:textId="77777777" w:rsidR="00827FA6" w:rsidRPr="004D467D" w:rsidRDefault="00827FA6" w:rsidP="00F54E6C">
            <w:pPr>
              <w:pStyle w:val="ACLTextFirstLine"/>
              <w:ind w:firstLine="0"/>
              <w:rPr>
                <w:lang w:val="de-DE"/>
              </w:rPr>
            </w:pPr>
            <w:r>
              <w:rPr>
                <w:lang w:val="de-DE"/>
              </w:rPr>
              <w:t>EINFACH_NICHT</w:t>
            </w:r>
          </w:p>
        </w:tc>
        <w:tc>
          <w:tcPr>
            <w:tcW w:w="879" w:type="dxa"/>
          </w:tcPr>
          <w:p w14:paraId="39A959E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0EB2B7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8EF5CA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C360F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5B58237"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BCEE97D" w14:textId="77777777" w:rsidR="00827FA6" w:rsidRPr="004D467D" w:rsidRDefault="00827FA6" w:rsidP="00F54E6C">
            <w:pPr>
              <w:pStyle w:val="ACLTextFirstLine"/>
              <w:ind w:firstLine="0"/>
              <w:rPr>
                <w:lang w:val="de-DE"/>
              </w:rPr>
            </w:pPr>
            <w:r>
              <w:rPr>
                <w:lang w:val="de-DE"/>
              </w:rPr>
              <w:t>ART_NICHT</w:t>
            </w:r>
          </w:p>
        </w:tc>
        <w:tc>
          <w:tcPr>
            <w:tcW w:w="879" w:type="dxa"/>
          </w:tcPr>
          <w:p w14:paraId="7BE0565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85D6A6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2C8A63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469CBAC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D7A363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1F513460" w14:textId="77777777" w:rsidR="00827FA6" w:rsidRPr="004D467D" w:rsidRDefault="00827FA6" w:rsidP="00F54E6C">
            <w:pPr>
              <w:pStyle w:val="ACLTextFirstLine"/>
              <w:ind w:firstLine="0"/>
              <w:rPr>
                <w:lang w:val="de-DE"/>
              </w:rPr>
            </w:pPr>
            <w:r>
              <w:rPr>
                <w:lang w:val="de-DE"/>
              </w:rPr>
              <w:t>PREP_NICHT</w:t>
            </w:r>
          </w:p>
        </w:tc>
        <w:tc>
          <w:tcPr>
            <w:tcW w:w="879" w:type="dxa"/>
          </w:tcPr>
          <w:p w14:paraId="095309C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1AB45B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29EC50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FF8F92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A11070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47DA90E" w14:textId="77777777" w:rsidR="00827FA6" w:rsidRPr="004D467D" w:rsidRDefault="00827FA6" w:rsidP="00F54E6C">
            <w:pPr>
              <w:pStyle w:val="ACLTextFirstLine"/>
              <w:ind w:firstLine="0"/>
              <w:rPr>
                <w:lang w:val="de-DE"/>
              </w:rPr>
            </w:pPr>
            <w:r>
              <w:rPr>
                <w:lang w:val="de-DE"/>
              </w:rPr>
              <w:t>GESAMT_UNBEKANNT</w:t>
            </w:r>
          </w:p>
        </w:tc>
        <w:tc>
          <w:tcPr>
            <w:tcW w:w="879" w:type="dxa"/>
          </w:tcPr>
          <w:p w14:paraId="53CB3AD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69DA2F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881116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A848C8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8B1BBD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7A46FFB6" w14:textId="77777777" w:rsidR="00827FA6" w:rsidRPr="004D467D" w:rsidRDefault="00827FA6" w:rsidP="00F54E6C">
            <w:pPr>
              <w:pStyle w:val="ACLTextFirstLine"/>
              <w:ind w:firstLine="0"/>
              <w:rPr>
                <w:lang w:val="de-DE"/>
              </w:rPr>
            </w:pPr>
            <w:r>
              <w:rPr>
                <w:lang w:val="de-DE"/>
              </w:rPr>
              <w:t>GESAMT_WAHR</w:t>
            </w:r>
          </w:p>
        </w:tc>
        <w:tc>
          <w:tcPr>
            <w:tcW w:w="879" w:type="dxa"/>
          </w:tcPr>
          <w:p w14:paraId="10CCF277"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7E70C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AB89EC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7B07CD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41CCF91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580E7DF" w14:textId="77777777" w:rsidR="00827FA6" w:rsidRPr="004D467D" w:rsidRDefault="00827FA6" w:rsidP="00F54E6C">
            <w:pPr>
              <w:pStyle w:val="ACLTextFirstLine"/>
              <w:ind w:firstLine="0"/>
              <w:rPr>
                <w:lang w:val="de-DE"/>
              </w:rPr>
            </w:pPr>
            <w:r>
              <w:rPr>
                <w:lang w:val="de-DE"/>
              </w:rPr>
              <w:t>GESAMT_FALSCH</w:t>
            </w:r>
          </w:p>
        </w:tc>
        <w:tc>
          <w:tcPr>
            <w:tcW w:w="879" w:type="dxa"/>
          </w:tcPr>
          <w:p w14:paraId="4D4C471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24FA7C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4E44B2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52399B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6F7BD71E" w14:textId="184E0E29"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w:t>
      </w:r>
      <w:r w:rsidR="006301FB">
        <w:rPr>
          <w:rFonts w:ascii="Times New Roman" w:hAnsi="Times New Roman" w:cs="Times New Roman"/>
          <w:lang w:val="de-DE"/>
        </w:rPr>
        <w:t>Anfänger</w:t>
      </w:r>
      <w:r>
        <w:rPr>
          <w:rFonts w:ascii="Times New Roman" w:hAnsi="Times New Roman" w:cs="Times New Roman"/>
          <w:lang w:val="de-DE"/>
        </w:rPr>
        <w:t xml:space="preserve"> </w:t>
      </w:r>
    </w:p>
    <w:p w14:paraId="7CF880D9" w14:textId="77777777" w:rsidR="00827FA6" w:rsidRDefault="00827FA6" w:rsidP="00827FA6">
      <w:pPr>
        <w:rPr>
          <w:rFonts w:ascii="Times New Roman" w:hAnsi="Times New Roman" w:cs="Times New Roman"/>
          <w:lang w:val="de-DE"/>
        </w:rPr>
      </w:pPr>
    </w:p>
    <w:tbl>
      <w:tblPr>
        <w:tblStyle w:val="TableauGrille1Clair"/>
        <w:tblW w:w="6524" w:type="dxa"/>
        <w:tblLook w:val="04A0" w:firstRow="1" w:lastRow="0" w:firstColumn="1" w:lastColumn="0" w:noHBand="0" w:noVBand="1"/>
      </w:tblPr>
      <w:tblGrid>
        <w:gridCol w:w="3034"/>
        <w:gridCol w:w="879"/>
        <w:gridCol w:w="866"/>
        <w:gridCol w:w="879"/>
        <w:gridCol w:w="866"/>
      </w:tblGrid>
      <w:tr w:rsidR="00827FA6" w:rsidRPr="004D467D" w14:paraId="2521181B"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473F4B3" w14:textId="77777777" w:rsidR="00827FA6" w:rsidRPr="004D467D" w:rsidRDefault="00827FA6" w:rsidP="00F54E6C">
            <w:pPr>
              <w:pStyle w:val="ACLTextFirstLine"/>
              <w:ind w:firstLine="0"/>
              <w:rPr>
                <w:lang w:val="de-DE"/>
              </w:rPr>
            </w:pPr>
            <w:r>
              <w:rPr>
                <w:lang w:val="de-DE"/>
              </w:rPr>
              <w:t>NOMINALPHRASE</w:t>
            </w:r>
          </w:p>
        </w:tc>
        <w:tc>
          <w:tcPr>
            <w:tcW w:w="879" w:type="dxa"/>
          </w:tcPr>
          <w:p w14:paraId="4F7F5835"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EN</w:t>
            </w:r>
          </w:p>
        </w:tc>
        <w:tc>
          <w:tcPr>
            <w:tcW w:w="866" w:type="dxa"/>
          </w:tcPr>
          <w:p w14:paraId="6367D9A5"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FR</w:t>
            </w:r>
          </w:p>
        </w:tc>
        <w:tc>
          <w:tcPr>
            <w:tcW w:w="879" w:type="dxa"/>
          </w:tcPr>
          <w:p w14:paraId="22157A77"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EN</w:t>
            </w:r>
          </w:p>
        </w:tc>
        <w:tc>
          <w:tcPr>
            <w:tcW w:w="866" w:type="dxa"/>
          </w:tcPr>
          <w:p w14:paraId="2D07F3CF"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FR</w:t>
            </w:r>
          </w:p>
        </w:tc>
      </w:tr>
      <w:tr w:rsidR="00827FA6" w:rsidRPr="00697FDC" w14:paraId="712B8BC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1A6775D" w14:textId="77777777" w:rsidR="00827FA6" w:rsidRPr="004D467D" w:rsidRDefault="00827FA6" w:rsidP="00F54E6C">
            <w:pPr>
              <w:pStyle w:val="ACLTextFirstLine"/>
              <w:ind w:firstLine="0"/>
              <w:rPr>
                <w:lang w:val="de-DE"/>
              </w:rPr>
            </w:pPr>
            <w:r>
              <w:rPr>
                <w:lang w:val="de-DE"/>
              </w:rPr>
              <w:t>ART</w:t>
            </w:r>
          </w:p>
        </w:tc>
        <w:tc>
          <w:tcPr>
            <w:tcW w:w="879" w:type="dxa"/>
          </w:tcPr>
          <w:p w14:paraId="6A3DDD0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256841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C15F3B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132B3E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29B5ABA8"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E9DAD8E" w14:textId="77777777" w:rsidR="00827FA6" w:rsidRPr="004D467D" w:rsidRDefault="00827FA6" w:rsidP="00F54E6C">
            <w:pPr>
              <w:pStyle w:val="ACLTextFirstLine"/>
              <w:ind w:firstLine="0"/>
              <w:rPr>
                <w:lang w:val="de-DE"/>
              </w:rPr>
            </w:pPr>
            <w:r>
              <w:rPr>
                <w:lang w:val="de-DE"/>
              </w:rPr>
              <w:t>PREP</w:t>
            </w:r>
          </w:p>
        </w:tc>
        <w:tc>
          <w:tcPr>
            <w:tcW w:w="879" w:type="dxa"/>
          </w:tcPr>
          <w:p w14:paraId="7217E1D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94023B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CA5F95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65A853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4D1C6E87"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39871E9A" w14:textId="77777777" w:rsidR="00827FA6" w:rsidRPr="004D467D" w:rsidRDefault="00827FA6" w:rsidP="00F54E6C">
            <w:pPr>
              <w:pStyle w:val="ACLTextFirstLine"/>
              <w:ind w:firstLine="0"/>
              <w:rPr>
                <w:lang w:val="de-DE"/>
              </w:rPr>
            </w:pPr>
            <w:r>
              <w:rPr>
                <w:lang w:val="de-DE"/>
              </w:rPr>
              <w:t>EIGENNAMEN</w:t>
            </w:r>
          </w:p>
        </w:tc>
        <w:tc>
          <w:tcPr>
            <w:tcW w:w="879" w:type="dxa"/>
          </w:tcPr>
          <w:p w14:paraId="0FADDA3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B99CC9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649CD4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85557F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48ED9CE"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56C91C0A" w14:textId="77777777" w:rsidR="00827FA6" w:rsidRPr="004D467D" w:rsidRDefault="00827FA6" w:rsidP="00F54E6C">
            <w:pPr>
              <w:pStyle w:val="ACLTextFirstLine"/>
              <w:ind w:firstLine="0"/>
              <w:rPr>
                <w:lang w:val="de-DE"/>
              </w:rPr>
            </w:pPr>
            <w:r>
              <w:rPr>
                <w:lang w:val="de-DE"/>
              </w:rPr>
              <w:t>REDEWENDUNGEN</w:t>
            </w:r>
          </w:p>
        </w:tc>
        <w:tc>
          <w:tcPr>
            <w:tcW w:w="879" w:type="dxa"/>
          </w:tcPr>
          <w:p w14:paraId="7C45942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451AB4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C24C07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8F7C6B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50109A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57469BAF" w14:textId="77777777" w:rsidR="00827FA6" w:rsidRPr="004D467D" w:rsidRDefault="00827FA6" w:rsidP="00F54E6C">
            <w:pPr>
              <w:pStyle w:val="ACLTextFirstLine"/>
              <w:ind w:firstLine="0"/>
              <w:rPr>
                <w:lang w:val="de-DE"/>
              </w:rPr>
            </w:pPr>
            <w:r>
              <w:rPr>
                <w:lang w:val="de-DE"/>
              </w:rPr>
              <w:t>EINFACH_NICHT</w:t>
            </w:r>
          </w:p>
        </w:tc>
        <w:tc>
          <w:tcPr>
            <w:tcW w:w="879" w:type="dxa"/>
          </w:tcPr>
          <w:p w14:paraId="4ACF7F5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554DC4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392BDE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F8BE5F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6797AAF"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3DCCB06" w14:textId="77777777" w:rsidR="00827FA6" w:rsidRPr="004D467D" w:rsidRDefault="00827FA6" w:rsidP="00F54E6C">
            <w:pPr>
              <w:pStyle w:val="ACLTextFirstLine"/>
              <w:ind w:firstLine="0"/>
              <w:rPr>
                <w:lang w:val="de-DE"/>
              </w:rPr>
            </w:pPr>
            <w:r>
              <w:rPr>
                <w:lang w:val="de-DE"/>
              </w:rPr>
              <w:t>ART_NICHT</w:t>
            </w:r>
          </w:p>
        </w:tc>
        <w:tc>
          <w:tcPr>
            <w:tcW w:w="879" w:type="dxa"/>
          </w:tcPr>
          <w:p w14:paraId="2865803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8F4B26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E6D970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D48A1F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A50033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D646722" w14:textId="77777777" w:rsidR="00827FA6" w:rsidRPr="004D467D" w:rsidRDefault="00827FA6" w:rsidP="00F54E6C">
            <w:pPr>
              <w:pStyle w:val="ACLTextFirstLine"/>
              <w:ind w:firstLine="0"/>
              <w:rPr>
                <w:lang w:val="de-DE"/>
              </w:rPr>
            </w:pPr>
            <w:r>
              <w:rPr>
                <w:lang w:val="de-DE"/>
              </w:rPr>
              <w:t>PREP_NICHT</w:t>
            </w:r>
          </w:p>
        </w:tc>
        <w:tc>
          <w:tcPr>
            <w:tcW w:w="879" w:type="dxa"/>
          </w:tcPr>
          <w:p w14:paraId="3FD5823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7CF0F2A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29A1B3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D12839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7A5947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A972A85" w14:textId="77777777" w:rsidR="00827FA6" w:rsidRPr="004D467D" w:rsidRDefault="00827FA6" w:rsidP="00F54E6C">
            <w:pPr>
              <w:pStyle w:val="ACLTextFirstLine"/>
              <w:ind w:firstLine="0"/>
              <w:rPr>
                <w:lang w:val="de-DE"/>
              </w:rPr>
            </w:pPr>
            <w:r>
              <w:rPr>
                <w:lang w:val="de-DE"/>
              </w:rPr>
              <w:t>GESAMT_UNBEKANNT</w:t>
            </w:r>
          </w:p>
        </w:tc>
        <w:tc>
          <w:tcPr>
            <w:tcW w:w="879" w:type="dxa"/>
          </w:tcPr>
          <w:p w14:paraId="0447013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307619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D37D54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1FE664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34C0D8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63CA22B" w14:textId="77777777" w:rsidR="00827FA6" w:rsidRPr="004D467D" w:rsidRDefault="00827FA6" w:rsidP="00F54E6C">
            <w:pPr>
              <w:pStyle w:val="ACLTextFirstLine"/>
              <w:ind w:firstLine="0"/>
              <w:rPr>
                <w:lang w:val="de-DE"/>
              </w:rPr>
            </w:pPr>
            <w:r>
              <w:rPr>
                <w:lang w:val="de-DE"/>
              </w:rPr>
              <w:t>GESAMT_WAHR</w:t>
            </w:r>
          </w:p>
        </w:tc>
        <w:tc>
          <w:tcPr>
            <w:tcW w:w="879" w:type="dxa"/>
          </w:tcPr>
          <w:p w14:paraId="3F2633C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79CF8D7"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C0315A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D61FDA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6DAC9A6"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47AF3660" w14:textId="77777777" w:rsidR="00827FA6" w:rsidRPr="004D467D" w:rsidRDefault="00827FA6" w:rsidP="00F54E6C">
            <w:pPr>
              <w:pStyle w:val="ACLTextFirstLine"/>
              <w:ind w:firstLine="0"/>
              <w:rPr>
                <w:lang w:val="de-DE"/>
              </w:rPr>
            </w:pPr>
            <w:r>
              <w:rPr>
                <w:lang w:val="de-DE"/>
              </w:rPr>
              <w:t>GESAMT_FALSCH</w:t>
            </w:r>
          </w:p>
        </w:tc>
        <w:tc>
          <w:tcPr>
            <w:tcW w:w="879" w:type="dxa"/>
          </w:tcPr>
          <w:p w14:paraId="27C5EE5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F558E4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03FC0E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8D88E5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2276B7CE" w14:textId="4E83FDDF"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Intermediär</w:t>
      </w:r>
    </w:p>
    <w:p w14:paraId="3F760CCA" w14:textId="77777777" w:rsidR="00827FA6" w:rsidRPr="004D467D" w:rsidRDefault="00827FA6" w:rsidP="00827FA6">
      <w:pPr>
        <w:rPr>
          <w:rFonts w:ascii="Times New Roman" w:hAnsi="Times New Roman" w:cs="Times New Roman"/>
          <w:lang w:val="de-DE"/>
        </w:rPr>
      </w:pPr>
    </w:p>
    <w:tbl>
      <w:tblPr>
        <w:tblStyle w:val="TableauGrille1Clair"/>
        <w:tblW w:w="4754" w:type="dxa"/>
        <w:tblLook w:val="04A0" w:firstRow="1" w:lastRow="0" w:firstColumn="1" w:lastColumn="0" w:noHBand="0" w:noVBand="1"/>
      </w:tblPr>
      <w:tblGrid>
        <w:gridCol w:w="2984"/>
        <w:gridCol w:w="891"/>
        <w:gridCol w:w="879"/>
      </w:tblGrid>
      <w:tr w:rsidR="00827FA6" w:rsidRPr="004D467D" w14:paraId="12AA796E"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ED568A4" w14:textId="77777777" w:rsidR="00827FA6" w:rsidRPr="004D467D" w:rsidRDefault="00827FA6" w:rsidP="00F54E6C">
            <w:pPr>
              <w:pStyle w:val="ACLTextFirstLine"/>
              <w:ind w:firstLine="0"/>
              <w:rPr>
                <w:lang w:val="de-DE"/>
              </w:rPr>
            </w:pPr>
            <w:r>
              <w:rPr>
                <w:lang w:val="de-DE"/>
              </w:rPr>
              <w:t>NOMINALPHRASE</w:t>
            </w:r>
          </w:p>
        </w:tc>
        <w:tc>
          <w:tcPr>
            <w:tcW w:w="891" w:type="dxa"/>
          </w:tcPr>
          <w:p w14:paraId="4C1C2B74"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EN</w:t>
            </w:r>
          </w:p>
        </w:tc>
        <w:tc>
          <w:tcPr>
            <w:tcW w:w="879" w:type="dxa"/>
          </w:tcPr>
          <w:p w14:paraId="6FBBCCBE"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FR</w:t>
            </w:r>
          </w:p>
        </w:tc>
      </w:tr>
      <w:tr w:rsidR="00827FA6" w:rsidRPr="00697FDC" w14:paraId="18CA5B28"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10133B9" w14:textId="77777777" w:rsidR="00827FA6" w:rsidRPr="004D467D" w:rsidRDefault="00827FA6" w:rsidP="00F54E6C">
            <w:pPr>
              <w:pStyle w:val="ACLTextFirstLine"/>
              <w:ind w:firstLine="0"/>
              <w:rPr>
                <w:lang w:val="de-DE"/>
              </w:rPr>
            </w:pPr>
            <w:r>
              <w:rPr>
                <w:lang w:val="de-DE"/>
              </w:rPr>
              <w:t>ART</w:t>
            </w:r>
          </w:p>
        </w:tc>
        <w:tc>
          <w:tcPr>
            <w:tcW w:w="891" w:type="dxa"/>
          </w:tcPr>
          <w:p w14:paraId="162A13F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74D3A8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1C486F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617BD6A" w14:textId="77777777" w:rsidR="00827FA6" w:rsidRPr="004D467D" w:rsidRDefault="00827FA6" w:rsidP="00F54E6C">
            <w:pPr>
              <w:pStyle w:val="ACLTextFirstLine"/>
              <w:ind w:firstLine="0"/>
              <w:rPr>
                <w:lang w:val="de-DE"/>
              </w:rPr>
            </w:pPr>
            <w:r>
              <w:rPr>
                <w:lang w:val="de-DE"/>
              </w:rPr>
              <w:t>PREP</w:t>
            </w:r>
          </w:p>
        </w:tc>
        <w:tc>
          <w:tcPr>
            <w:tcW w:w="891" w:type="dxa"/>
          </w:tcPr>
          <w:p w14:paraId="77CA419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543B6B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5230BA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B7B2D7D" w14:textId="77777777" w:rsidR="00827FA6" w:rsidRPr="004D467D" w:rsidRDefault="00827FA6" w:rsidP="00F54E6C">
            <w:pPr>
              <w:pStyle w:val="ACLTextFirstLine"/>
              <w:ind w:firstLine="0"/>
              <w:rPr>
                <w:lang w:val="de-DE"/>
              </w:rPr>
            </w:pPr>
            <w:r>
              <w:rPr>
                <w:lang w:val="de-DE"/>
              </w:rPr>
              <w:t>EIGENNAMEN</w:t>
            </w:r>
          </w:p>
        </w:tc>
        <w:tc>
          <w:tcPr>
            <w:tcW w:w="891" w:type="dxa"/>
          </w:tcPr>
          <w:p w14:paraId="1F8CFA3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E68CA3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9AEB569"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7C82035D" w14:textId="77777777" w:rsidR="00827FA6" w:rsidRPr="004D467D" w:rsidRDefault="00827FA6" w:rsidP="00F54E6C">
            <w:pPr>
              <w:pStyle w:val="ACLTextFirstLine"/>
              <w:ind w:firstLine="0"/>
              <w:rPr>
                <w:lang w:val="de-DE"/>
              </w:rPr>
            </w:pPr>
            <w:r>
              <w:rPr>
                <w:lang w:val="de-DE"/>
              </w:rPr>
              <w:t>REDEWENDUNGEN</w:t>
            </w:r>
          </w:p>
        </w:tc>
        <w:tc>
          <w:tcPr>
            <w:tcW w:w="891" w:type="dxa"/>
          </w:tcPr>
          <w:p w14:paraId="22C80BD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F7BC12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3057AE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E7263B9" w14:textId="77777777" w:rsidR="00827FA6" w:rsidRPr="004D467D" w:rsidRDefault="00827FA6" w:rsidP="00F54E6C">
            <w:pPr>
              <w:pStyle w:val="ACLTextFirstLine"/>
              <w:ind w:firstLine="0"/>
              <w:rPr>
                <w:lang w:val="de-DE"/>
              </w:rPr>
            </w:pPr>
            <w:r>
              <w:rPr>
                <w:lang w:val="de-DE"/>
              </w:rPr>
              <w:t>EINFACH_NICHT</w:t>
            </w:r>
          </w:p>
        </w:tc>
        <w:tc>
          <w:tcPr>
            <w:tcW w:w="891" w:type="dxa"/>
          </w:tcPr>
          <w:p w14:paraId="45687D4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49C160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318F37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4480B5E" w14:textId="77777777" w:rsidR="00827FA6" w:rsidRPr="004D467D" w:rsidRDefault="00827FA6" w:rsidP="00F54E6C">
            <w:pPr>
              <w:pStyle w:val="ACLTextFirstLine"/>
              <w:ind w:firstLine="0"/>
              <w:rPr>
                <w:lang w:val="de-DE"/>
              </w:rPr>
            </w:pPr>
            <w:r>
              <w:rPr>
                <w:lang w:val="de-DE"/>
              </w:rPr>
              <w:t>ART_NICHT</w:t>
            </w:r>
          </w:p>
        </w:tc>
        <w:tc>
          <w:tcPr>
            <w:tcW w:w="891" w:type="dxa"/>
          </w:tcPr>
          <w:p w14:paraId="5AE8D1C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0C43B0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DB84C5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1F406B4E" w14:textId="77777777" w:rsidR="00827FA6" w:rsidRPr="004D467D" w:rsidRDefault="00827FA6" w:rsidP="00F54E6C">
            <w:pPr>
              <w:pStyle w:val="ACLTextFirstLine"/>
              <w:ind w:firstLine="0"/>
              <w:rPr>
                <w:lang w:val="de-DE"/>
              </w:rPr>
            </w:pPr>
            <w:r>
              <w:rPr>
                <w:lang w:val="de-DE"/>
              </w:rPr>
              <w:t>PREP_NICHT</w:t>
            </w:r>
          </w:p>
        </w:tc>
        <w:tc>
          <w:tcPr>
            <w:tcW w:w="891" w:type="dxa"/>
          </w:tcPr>
          <w:p w14:paraId="056151C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18BDD6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2D3D609D"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254B237" w14:textId="77777777" w:rsidR="00827FA6" w:rsidRPr="004D467D" w:rsidRDefault="00827FA6" w:rsidP="00F54E6C">
            <w:pPr>
              <w:pStyle w:val="ACLTextFirstLine"/>
              <w:ind w:firstLine="0"/>
              <w:rPr>
                <w:lang w:val="de-DE"/>
              </w:rPr>
            </w:pPr>
            <w:r>
              <w:rPr>
                <w:lang w:val="de-DE"/>
              </w:rPr>
              <w:t>GESAMT_UNBEKANNT</w:t>
            </w:r>
          </w:p>
        </w:tc>
        <w:tc>
          <w:tcPr>
            <w:tcW w:w="891" w:type="dxa"/>
          </w:tcPr>
          <w:p w14:paraId="1645D7D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07680F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A0C4329" w14:textId="77777777" w:rsidTr="00F54E6C">
        <w:trPr>
          <w:trHeight w:val="54"/>
        </w:trPr>
        <w:tc>
          <w:tcPr>
            <w:cnfStyle w:val="001000000000" w:firstRow="0" w:lastRow="0" w:firstColumn="1" w:lastColumn="0" w:oddVBand="0" w:evenVBand="0" w:oddHBand="0" w:evenHBand="0" w:firstRowFirstColumn="0" w:firstRowLastColumn="0" w:lastRowFirstColumn="0" w:lastRowLastColumn="0"/>
            <w:tcW w:w="2984" w:type="dxa"/>
          </w:tcPr>
          <w:p w14:paraId="26B03051" w14:textId="77777777" w:rsidR="00827FA6" w:rsidRPr="004D467D" w:rsidRDefault="00827FA6" w:rsidP="00F54E6C">
            <w:pPr>
              <w:pStyle w:val="ACLTextFirstLine"/>
              <w:ind w:firstLine="0"/>
              <w:rPr>
                <w:lang w:val="de-DE"/>
              </w:rPr>
            </w:pPr>
            <w:r>
              <w:rPr>
                <w:lang w:val="de-DE"/>
              </w:rPr>
              <w:t>GESAMT_WAHR</w:t>
            </w:r>
          </w:p>
        </w:tc>
        <w:tc>
          <w:tcPr>
            <w:tcW w:w="891" w:type="dxa"/>
          </w:tcPr>
          <w:p w14:paraId="503A5FA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A7372E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DE537A5"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73797906" w14:textId="77777777" w:rsidR="00827FA6" w:rsidRPr="004D467D" w:rsidRDefault="00827FA6" w:rsidP="00F54E6C">
            <w:pPr>
              <w:pStyle w:val="ACLTextFirstLine"/>
              <w:ind w:firstLine="0"/>
              <w:rPr>
                <w:lang w:val="de-DE"/>
              </w:rPr>
            </w:pPr>
            <w:r>
              <w:rPr>
                <w:lang w:val="de-DE"/>
              </w:rPr>
              <w:t>GESAMT_FALSCH</w:t>
            </w:r>
          </w:p>
        </w:tc>
        <w:tc>
          <w:tcPr>
            <w:tcW w:w="891" w:type="dxa"/>
          </w:tcPr>
          <w:p w14:paraId="1624C20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B357C1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0D9499E0" w14:textId="73890580"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fortgeschritten </w:t>
      </w:r>
    </w:p>
    <w:p w14:paraId="18DFCD44" w14:textId="77777777" w:rsidR="00827FA6" w:rsidRPr="004D467D" w:rsidRDefault="00827FA6" w:rsidP="00827FA6">
      <w:pPr>
        <w:rPr>
          <w:rFonts w:ascii="Times New Roman" w:hAnsi="Times New Roman" w:cs="Times New Roman"/>
          <w:lang w:val="de-DE"/>
        </w:rPr>
      </w:pPr>
    </w:p>
    <w:p w14:paraId="3F0C4E08" w14:textId="3E6E89AF" w:rsidR="005F411D" w:rsidRPr="004D467D" w:rsidRDefault="00827FA6">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4F99CD29" w14:textId="1AC4842E" w:rsidR="00CD15B1" w:rsidRPr="004D467D" w:rsidRDefault="00CD15B1" w:rsidP="00CD15B1">
      <w:pPr>
        <w:pStyle w:val="ACLReferencesHeader"/>
        <w:rPr>
          <w:lang w:val="de-DE"/>
        </w:rPr>
      </w:pPr>
      <w:r w:rsidRPr="004D467D">
        <w:rPr>
          <w:lang w:val="de-DE"/>
        </w:rPr>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lastRenderedPageBreak/>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9D576" w14:textId="77777777" w:rsidR="00177D6A" w:rsidRDefault="00177D6A" w:rsidP="00667A63">
      <w:pPr>
        <w:spacing w:after="0" w:line="240" w:lineRule="auto"/>
      </w:pPr>
      <w:r>
        <w:separator/>
      </w:r>
    </w:p>
    <w:p w14:paraId="60FEEA14" w14:textId="77777777" w:rsidR="00177D6A" w:rsidRDefault="00177D6A"/>
  </w:endnote>
  <w:endnote w:type="continuationSeparator" w:id="0">
    <w:p w14:paraId="3EEFBE71" w14:textId="77777777" w:rsidR="00177D6A" w:rsidRDefault="00177D6A" w:rsidP="00667A63">
      <w:pPr>
        <w:spacing w:after="0" w:line="240" w:lineRule="auto"/>
      </w:pPr>
      <w:r>
        <w:continuationSeparator/>
      </w:r>
    </w:p>
    <w:p w14:paraId="0E69C527" w14:textId="77777777" w:rsidR="00177D6A" w:rsidRDefault="00177D6A"/>
    <w:p w14:paraId="0ABD2351" w14:textId="77777777" w:rsidR="00177D6A" w:rsidRDefault="00177D6A">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A0201" w14:textId="77777777" w:rsidR="00177D6A" w:rsidRDefault="00177D6A" w:rsidP="00F422C2">
      <w:pPr>
        <w:spacing w:after="0" w:line="240" w:lineRule="auto"/>
        <w:contextualSpacing/>
      </w:pPr>
      <w:r>
        <w:separator/>
      </w:r>
    </w:p>
  </w:footnote>
  <w:footnote w:type="continuationSeparator" w:id="0">
    <w:p w14:paraId="5A866FDB" w14:textId="77777777" w:rsidR="00177D6A" w:rsidRDefault="00177D6A" w:rsidP="00667A63">
      <w:pPr>
        <w:spacing w:after="0" w:line="240" w:lineRule="auto"/>
      </w:pPr>
      <w:r>
        <w:continuationSeparator/>
      </w:r>
    </w:p>
    <w:p w14:paraId="727E00CB" w14:textId="77777777" w:rsidR="00177D6A" w:rsidRDefault="00177D6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12ACC"/>
    <w:rsid w:val="0012788B"/>
    <w:rsid w:val="001305AE"/>
    <w:rsid w:val="00132243"/>
    <w:rsid w:val="00133913"/>
    <w:rsid w:val="0013697B"/>
    <w:rsid w:val="00147124"/>
    <w:rsid w:val="00153FB0"/>
    <w:rsid w:val="00170D36"/>
    <w:rsid w:val="001716CB"/>
    <w:rsid w:val="001741EE"/>
    <w:rsid w:val="00177D6A"/>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030E"/>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B5174"/>
    <w:rsid w:val="005B5EBF"/>
    <w:rsid w:val="005C1307"/>
    <w:rsid w:val="005C37D8"/>
    <w:rsid w:val="005D01F3"/>
    <w:rsid w:val="005D7B18"/>
    <w:rsid w:val="005F411D"/>
    <w:rsid w:val="005F48FC"/>
    <w:rsid w:val="0060202B"/>
    <w:rsid w:val="006145E7"/>
    <w:rsid w:val="0061627B"/>
    <w:rsid w:val="006200A2"/>
    <w:rsid w:val="006301FB"/>
    <w:rsid w:val="00637F86"/>
    <w:rsid w:val="006450E5"/>
    <w:rsid w:val="00650D07"/>
    <w:rsid w:val="0066427E"/>
    <w:rsid w:val="00667A63"/>
    <w:rsid w:val="006718A0"/>
    <w:rsid w:val="00675568"/>
    <w:rsid w:val="006871AC"/>
    <w:rsid w:val="00697FDC"/>
    <w:rsid w:val="006A4029"/>
    <w:rsid w:val="006A4F3B"/>
    <w:rsid w:val="006C10C7"/>
    <w:rsid w:val="006C1451"/>
    <w:rsid w:val="006C2147"/>
    <w:rsid w:val="006D2F22"/>
    <w:rsid w:val="006D4060"/>
    <w:rsid w:val="006D5C2F"/>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5A77"/>
    <w:rsid w:val="007D7183"/>
    <w:rsid w:val="007E62E0"/>
    <w:rsid w:val="007E6C4F"/>
    <w:rsid w:val="008025EA"/>
    <w:rsid w:val="00811004"/>
    <w:rsid w:val="00816178"/>
    <w:rsid w:val="00827FA6"/>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53B6F"/>
    <w:rsid w:val="00C56555"/>
    <w:rsid w:val="00C623E8"/>
    <w:rsid w:val="00C63085"/>
    <w:rsid w:val="00C66418"/>
    <w:rsid w:val="00C77842"/>
    <w:rsid w:val="00C86265"/>
    <w:rsid w:val="00C87492"/>
    <w:rsid w:val="00C90D3B"/>
    <w:rsid w:val="00C9197E"/>
    <w:rsid w:val="00CA072F"/>
    <w:rsid w:val="00CA130A"/>
    <w:rsid w:val="00CA3CF8"/>
    <w:rsid w:val="00CA4DC2"/>
    <w:rsid w:val="00CC2A8D"/>
    <w:rsid w:val="00CD15B1"/>
    <w:rsid w:val="00CD72A1"/>
    <w:rsid w:val="00CE3460"/>
    <w:rsid w:val="00CE75D4"/>
    <w:rsid w:val="00CF4C31"/>
    <w:rsid w:val="00D10DFC"/>
    <w:rsid w:val="00D1419E"/>
    <w:rsid w:val="00D220BB"/>
    <w:rsid w:val="00D41940"/>
    <w:rsid w:val="00D464F6"/>
    <w:rsid w:val="00D5039D"/>
    <w:rsid w:val="00D51821"/>
    <w:rsid w:val="00D523E0"/>
    <w:rsid w:val="00D530D1"/>
    <w:rsid w:val="00D5598D"/>
    <w:rsid w:val="00D55D1F"/>
    <w:rsid w:val="00D5672D"/>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95E35"/>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348</Words>
  <Characters>40415</Characters>
  <Application>Microsoft Office Word</Application>
  <DocSecurity>0</DocSecurity>
  <Lines>336</Lines>
  <Paragraphs>9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